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47AD6E0C" w:rsidR="00BA6281" w:rsidRDefault="00F418E2" w:rsidP="00BA6281">
      <w:pPr>
        <w:pStyle w:val="DefaultHeading"/>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6F14EB" w:rsidRPr="00F418E2" w:rsidRDefault="006F14EB"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6F14EB" w:rsidRPr="00F418E2" w:rsidRDefault="006F14EB"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6F14EB" w:rsidRPr="00F418E2" w:rsidRDefault="006F14EB"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6F14EB" w:rsidRPr="00F418E2" w:rsidRDefault="006F14EB"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r w:rsidR="00BA6281">
        <w:t>PENGESAH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6F14EB" w:rsidRPr="00F418E2" w:rsidRDefault="006F14EB"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6F14EB" w:rsidRPr="00F418E2" w:rsidRDefault="006F14EB"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375DE3D1" w:rsidR="00BA6281" w:rsidRPr="00BA6281" w:rsidRDefault="00BA6281" w:rsidP="00ED76A0">
      <w:pPr>
        <w:pStyle w:val="NormalCentered"/>
        <w:rPr>
          <w:bCs/>
          <w:lang w:val="en-US"/>
        </w:rPr>
      </w:pPr>
      <w:r w:rsidRPr="00BA6281">
        <w:rPr>
          <w:bCs/>
          <w:lang w:val="en-US"/>
        </w:rPr>
        <w:t>Nama Mahasiswa</w:t>
      </w:r>
    </w:p>
    <w:p w14:paraId="0300381B" w14:textId="0A69109F" w:rsidR="00BA6281" w:rsidRPr="00BA6281" w:rsidRDefault="008A0C10" w:rsidP="00FE7A2D">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FE7A2D">
        <w:rPr>
          <w:bCs/>
          <w:lang w:val="en-US"/>
        </w:rPr>
        <w:t>123456789</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37984DE1" w14:textId="72F22B68" w:rsidR="00BA6281" w:rsidRPr="00A668DE" w:rsidRDefault="00BA6281" w:rsidP="00ED76A0">
      <w:pPr>
        <w:pStyle w:val="NormalCentered"/>
        <w:rPr>
          <w:lang w:val="en-US"/>
        </w:rPr>
      </w:pPr>
      <w:r w:rsidRPr="00A668DE">
        <w:rPr>
          <w:lang w:val="en-US"/>
        </w:rPr>
        <w:t>Skripsi ini telah diuji dan dinyatakan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r>
        <w:rPr>
          <w:lang w:val="en-US"/>
        </w:rPr>
        <w:t>Januari 2015</w:t>
      </w: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6F14EB" w:rsidRPr="000F1313" w:rsidRDefault="006F14EB"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6F14EB" w:rsidRPr="000F1313" w:rsidRDefault="006F14EB"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77777777" w:rsidR="000F1D01" w:rsidRPr="004B4C8C" w:rsidRDefault="004B4C8C" w:rsidP="002D41A6">
      <w:pPr>
        <w:ind w:left="4320" w:firstLine="720"/>
        <w:rPr>
          <w:bCs/>
          <w:u w:val="single"/>
          <w:lang w:val="en-US"/>
        </w:rPr>
      </w:pPr>
      <w:r>
        <w:rPr>
          <w:bCs/>
          <w:u w:val="single"/>
          <w:lang w:val="en-US"/>
        </w:rPr>
        <w:t>Nama Mahasiswa</w:t>
      </w:r>
    </w:p>
    <w:p w14:paraId="5E3746EE" w14:textId="77777777" w:rsidR="000F1D01" w:rsidRPr="004933B2" w:rsidRDefault="000F1D01" w:rsidP="0033063B">
      <w:pPr>
        <w:ind w:left="4320" w:firstLine="720"/>
        <w:rPr>
          <w:b/>
          <w:lang w:val="en-US"/>
        </w:rPr>
      </w:pPr>
      <w:r w:rsidRPr="002D41A6">
        <w:rPr>
          <w:bCs/>
        </w:rPr>
        <w:t xml:space="preserve">NIM: </w:t>
      </w:r>
      <w:r w:rsidR="0033063B">
        <w:rPr>
          <w:bCs/>
          <w:lang w:val="en-US"/>
        </w:rPr>
        <w:t>123456789</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433D01">
              <w:rPr>
                <w:webHidden/>
              </w:rPr>
              <w:t>i</w:t>
            </w:r>
            <w:r w:rsidR="00433D01">
              <w:rPr>
                <w:webHidden/>
              </w:rPr>
              <w:fldChar w:fldCharType="end"/>
            </w:r>
          </w:hyperlink>
        </w:p>
        <w:p w14:paraId="7447CC43" w14:textId="77777777" w:rsidR="00433D01" w:rsidRDefault="006F14EB">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433D01">
              <w:rPr>
                <w:webHidden/>
              </w:rPr>
              <w:t>ii</w:t>
            </w:r>
            <w:r w:rsidR="00433D01">
              <w:rPr>
                <w:webHidden/>
              </w:rPr>
              <w:fldChar w:fldCharType="end"/>
            </w:r>
          </w:hyperlink>
        </w:p>
        <w:p w14:paraId="0174238D" w14:textId="77777777" w:rsidR="00433D01" w:rsidRDefault="006F14EB">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433D01">
              <w:rPr>
                <w:webHidden/>
              </w:rPr>
              <w:t>iii</w:t>
            </w:r>
            <w:r w:rsidR="00433D01">
              <w:rPr>
                <w:webHidden/>
              </w:rPr>
              <w:fldChar w:fldCharType="end"/>
            </w:r>
          </w:hyperlink>
        </w:p>
        <w:p w14:paraId="5F84796A" w14:textId="77777777" w:rsidR="00433D01" w:rsidRDefault="006F14EB">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433D01">
              <w:rPr>
                <w:webHidden/>
              </w:rPr>
              <w:t>iv</w:t>
            </w:r>
            <w:r w:rsidR="00433D01">
              <w:rPr>
                <w:webHidden/>
              </w:rPr>
              <w:fldChar w:fldCharType="end"/>
            </w:r>
          </w:hyperlink>
        </w:p>
        <w:p w14:paraId="7832C341" w14:textId="77777777" w:rsidR="00433D01" w:rsidRDefault="006F14EB">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433D01">
              <w:rPr>
                <w:webHidden/>
              </w:rPr>
              <w:t>v</w:t>
            </w:r>
            <w:r w:rsidR="00433D01">
              <w:rPr>
                <w:webHidden/>
              </w:rPr>
              <w:fldChar w:fldCharType="end"/>
            </w:r>
          </w:hyperlink>
        </w:p>
        <w:p w14:paraId="4E79818F" w14:textId="77777777" w:rsidR="00433D01" w:rsidRDefault="006F14EB">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433D01">
              <w:rPr>
                <w:webHidden/>
              </w:rPr>
              <w:t>vi</w:t>
            </w:r>
            <w:r w:rsidR="00433D01">
              <w:rPr>
                <w:webHidden/>
              </w:rPr>
              <w:fldChar w:fldCharType="end"/>
            </w:r>
          </w:hyperlink>
        </w:p>
        <w:p w14:paraId="266C28FC" w14:textId="77777777" w:rsidR="00433D01" w:rsidRDefault="006F14EB">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433D01">
              <w:rPr>
                <w:webHidden/>
              </w:rPr>
              <w:t>vii</w:t>
            </w:r>
            <w:r w:rsidR="00433D01">
              <w:rPr>
                <w:webHidden/>
              </w:rPr>
              <w:fldChar w:fldCharType="end"/>
            </w:r>
          </w:hyperlink>
        </w:p>
        <w:p w14:paraId="1E6D23D1" w14:textId="77777777" w:rsidR="00433D01" w:rsidRDefault="006F14EB">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433D01">
              <w:rPr>
                <w:webHidden/>
              </w:rPr>
              <w:t>x</w:t>
            </w:r>
            <w:r w:rsidR="00433D01">
              <w:rPr>
                <w:webHidden/>
              </w:rPr>
              <w:fldChar w:fldCharType="end"/>
            </w:r>
          </w:hyperlink>
        </w:p>
        <w:p w14:paraId="5C03BB5A" w14:textId="77777777" w:rsidR="00433D01" w:rsidRDefault="006F14EB">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433D01">
              <w:rPr>
                <w:webHidden/>
              </w:rPr>
              <w:t>xi</w:t>
            </w:r>
            <w:r w:rsidR="00433D01">
              <w:rPr>
                <w:webHidden/>
              </w:rPr>
              <w:fldChar w:fldCharType="end"/>
            </w:r>
          </w:hyperlink>
        </w:p>
        <w:p w14:paraId="16374EE7" w14:textId="77777777" w:rsidR="00433D01" w:rsidRDefault="006F14EB">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433D01">
              <w:rPr>
                <w:webHidden/>
              </w:rPr>
              <w:t>xii</w:t>
            </w:r>
            <w:r w:rsidR="00433D01">
              <w:rPr>
                <w:webHidden/>
              </w:rPr>
              <w:fldChar w:fldCharType="end"/>
            </w:r>
          </w:hyperlink>
        </w:p>
        <w:p w14:paraId="62DABA46" w14:textId="77777777" w:rsidR="00433D01" w:rsidRDefault="006F14EB">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433D01">
              <w:rPr>
                <w:webHidden/>
              </w:rPr>
              <w:t>1</w:t>
            </w:r>
            <w:r w:rsidR="00433D01">
              <w:rPr>
                <w:webHidden/>
              </w:rPr>
              <w:fldChar w:fldCharType="end"/>
            </w:r>
          </w:hyperlink>
        </w:p>
        <w:p w14:paraId="7C28FEC5" w14:textId="77777777" w:rsidR="00433D01" w:rsidRDefault="006F14EB">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433D01">
              <w:rPr>
                <w:noProof/>
                <w:webHidden/>
              </w:rPr>
              <w:t>1</w:t>
            </w:r>
            <w:r w:rsidR="00433D01">
              <w:rPr>
                <w:noProof/>
                <w:webHidden/>
              </w:rPr>
              <w:fldChar w:fldCharType="end"/>
            </w:r>
          </w:hyperlink>
        </w:p>
        <w:p w14:paraId="4BC2C89F" w14:textId="77777777" w:rsidR="00433D01" w:rsidRDefault="006F14EB">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433D01">
              <w:rPr>
                <w:noProof/>
                <w:webHidden/>
              </w:rPr>
              <w:t>2</w:t>
            </w:r>
            <w:r w:rsidR="00433D01">
              <w:rPr>
                <w:noProof/>
                <w:webHidden/>
              </w:rPr>
              <w:fldChar w:fldCharType="end"/>
            </w:r>
          </w:hyperlink>
        </w:p>
        <w:p w14:paraId="0A975BC0" w14:textId="77777777" w:rsidR="00433D01" w:rsidRDefault="006F14EB">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6BA77C03" w14:textId="77777777" w:rsidR="00433D01" w:rsidRDefault="006F14EB">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34D5FD3" w14:textId="77777777" w:rsidR="00433D01" w:rsidRDefault="006F14EB">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A61E850" w14:textId="77777777" w:rsidR="00433D01" w:rsidRDefault="006F14EB">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391A038E" w14:textId="77777777" w:rsidR="00433D01" w:rsidRDefault="006F14EB">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433D01">
              <w:rPr>
                <w:webHidden/>
              </w:rPr>
              <w:t>5</w:t>
            </w:r>
            <w:r w:rsidR="00433D01">
              <w:rPr>
                <w:webHidden/>
              </w:rPr>
              <w:fldChar w:fldCharType="end"/>
            </w:r>
          </w:hyperlink>
        </w:p>
        <w:p w14:paraId="360724CB" w14:textId="77777777" w:rsidR="00433D01" w:rsidRDefault="006F14EB">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4B1B6127" w14:textId="77777777" w:rsidR="00433D01" w:rsidRDefault="006F14EB">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746AF419" w14:textId="77777777" w:rsidR="00433D01" w:rsidRDefault="006F14EB">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4623689B" w14:textId="77777777" w:rsidR="00433D01" w:rsidRDefault="006F14EB">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5770D028" w14:textId="77777777" w:rsidR="00433D01" w:rsidRDefault="006F14EB">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1DEE842C" w14:textId="77777777" w:rsidR="00433D01" w:rsidRDefault="006F14EB">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62514634" w14:textId="77777777" w:rsidR="00433D01" w:rsidRDefault="006F14EB">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433D01">
              <w:rPr>
                <w:webHidden/>
              </w:rPr>
              <w:t>8</w:t>
            </w:r>
            <w:r w:rsidR="00433D01">
              <w:rPr>
                <w:webHidden/>
              </w:rPr>
              <w:fldChar w:fldCharType="end"/>
            </w:r>
          </w:hyperlink>
        </w:p>
        <w:p w14:paraId="62FF17E6" w14:textId="77777777" w:rsidR="00433D01" w:rsidRDefault="006F14EB">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6F44B8AE" w14:textId="77777777" w:rsidR="00433D01" w:rsidRDefault="006F14EB">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3A6DDB28" w14:textId="77777777" w:rsidR="00433D01" w:rsidRDefault="006F14EB">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237D4F65" w14:textId="77777777" w:rsidR="00433D01" w:rsidRDefault="006F14EB">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195BA292" w14:textId="77777777" w:rsidR="00433D01" w:rsidRDefault="006F14EB">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6B787C73" w14:textId="77777777" w:rsidR="00433D01" w:rsidRDefault="006F14EB">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084B3793" w14:textId="77777777" w:rsidR="00433D01" w:rsidRDefault="006F14EB">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489FB62D" w14:textId="77777777" w:rsidR="00433D01" w:rsidRDefault="006F14EB">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433D01">
              <w:rPr>
                <w:noProof/>
                <w:webHidden/>
              </w:rPr>
              <w:t>11</w:t>
            </w:r>
            <w:r w:rsidR="00433D01">
              <w:rPr>
                <w:noProof/>
                <w:webHidden/>
              </w:rPr>
              <w:fldChar w:fldCharType="end"/>
            </w:r>
          </w:hyperlink>
        </w:p>
        <w:p w14:paraId="321CC9E5" w14:textId="77777777" w:rsidR="00433D01" w:rsidRDefault="006F14EB">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433D01">
              <w:rPr>
                <w:webHidden/>
              </w:rPr>
              <w:t>12</w:t>
            </w:r>
            <w:r w:rsidR="00433D01">
              <w:rPr>
                <w:webHidden/>
              </w:rPr>
              <w:fldChar w:fldCharType="end"/>
            </w:r>
          </w:hyperlink>
        </w:p>
        <w:p w14:paraId="157A1F19" w14:textId="77777777" w:rsidR="00433D01" w:rsidRDefault="006F14EB">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907D1CF" w14:textId="77777777" w:rsidR="00433D01" w:rsidRDefault="006F14EB">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C08AFDE" w14:textId="77777777" w:rsidR="00433D01" w:rsidRDefault="006F14EB">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444F9DEE" w14:textId="77777777" w:rsidR="00433D01" w:rsidRDefault="006F14EB">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433D01">
              <w:rPr>
                <w:noProof/>
                <w:webHidden/>
              </w:rPr>
              <w:t>13</w:t>
            </w:r>
            <w:r w:rsidR="00433D01">
              <w:rPr>
                <w:noProof/>
                <w:webHidden/>
              </w:rPr>
              <w:fldChar w:fldCharType="end"/>
            </w:r>
          </w:hyperlink>
        </w:p>
        <w:p w14:paraId="3D6A9BD6" w14:textId="77777777" w:rsidR="00433D01" w:rsidRDefault="006F14EB">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DE93B8E" w14:textId="77777777" w:rsidR="00433D01" w:rsidRDefault="006F14EB">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79E961F" w14:textId="77777777" w:rsidR="00433D01" w:rsidRDefault="006F14EB">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433D01">
              <w:rPr>
                <w:noProof/>
                <w:webHidden/>
              </w:rPr>
              <w:t>17</w:t>
            </w:r>
            <w:r w:rsidR="00433D01">
              <w:rPr>
                <w:noProof/>
                <w:webHidden/>
              </w:rPr>
              <w:fldChar w:fldCharType="end"/>
            </w:r>
          </w:hyperlink>
        </w:p>
        <w:p w14:paraId="59F1ED71" w14:textId="77777777" w:rsidR="00433D01" w:rsidRDefault="006F14EB">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312EDB26" w14:textId="77777777" w:rsidR="00433D01" w:rsidRDefault="006F14EB">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6D9A0523" w14:textId="77777777" w:rsidR="00433D01" w:rsidRDefault="006F14EB">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433D01">
              <w:rPr>
                <w:noProof/>
                <w:webHidden/>
              </w:rPr>
              <w:t>20</w:t>
            </w:r>
            <w:r w:rsidR="00433D01">
              <w:rPr>
                <w:noProof/>
                <w:webHidden/>
              </w:rPr>
              <w:fldChar w:fldCharType="end"/>
            </w:r>
          </w:hyperlink>
        </w:p>
        <w:p w14:paraId="48C402BB" w14:textId="77777777" w:rsidR="00433D01" w:rsidRDefault="006F14EB">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22A992E2" w14:textId="77777777" w:rsidR="00433D01" w:rsidRDefault="006F14EB">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5E749E7F" w14:textId="77777777" w:rsidR="00433D01" w:rsidRDefault="006F14EB">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433D01">
              <w:rPr>
                <w:noProof/>
                <w:webHidden/>
              </w:rPr>
              <w:t>22</w:t>
            </w:r>
            <w:r w:rsidR="00433D01">
              <w:rPr>
                <w:noProof/>
                <w:webHidden/>
              </w:rPr>
              <w:fldChar w:fldCharType="end"/>
            </w:r>
          </w:hyperlink>
        </w:p>
        <w:p w14:paraId="3AF16965" w14:textId="77777777" w:rsidR="00433D01" w:rsidRDefault="006F14EB">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433D01">
              <w:rPr>
                <w:noProof/>
                <w:webHidden/>
              </w:rPr>
              <w:t>24</w:t>
            </w:r>
            <w:r w:rsidR="00433D01">
              <w:rPr>
                <w:noProof/>
                <w:webHidden/>
              </w:rPr>
              <w:fldChar w:fldCharType="end"/>
            </w:r>
          </w:hyperlink>
        </w:p>
        <w:p w14:paraId="5A6519D0" w14:textId="77777777" w:rsidR="00433D01" w:rsidRDefault="006F14EB">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433D01">
              <w:rPr>
                <w:webHidden/>
              </w:rPr>
              <w:t>27</w:t>
            </w:r>
            <w:r w:rsidR="00433D01">
              <w:rPr>
                <w:webHidden/>
              </w:rPr>
              <w:fldChar w:fldCharType="end"/>
            </w:r>
          </w:hyperlink>
        </w:p>
        <w:p w14:paraId="739C1D65" w14:textId="77777777" w:rsidR="00433D01" w:rsidRDefault="006F14EB">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720ADEB" w14:textId="77777777" w:rsidR="00433D01" w:rsidRDefault="006F14EB">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BBCDE85" w14:textId="77777777" w:rsidR="00433D01" w:rsidRDefault="006F14EB">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27B17F77" w14:textId="77777777" w:rsidR="00433D01" w:rsidRDefault="006F14EB">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73C854" w14:textId="77777777" w:rsidR="00433D01" w:rsidRDefault="006F14EB">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7D91F05" w14:textId="77777777" w:rsidR="00433D01" w:rsidRDefault="006F14EB">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880138" w14:textId="77777777" w:rsidR="00433D01" w:rsidRDefault="006F14EB">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FA3ABAA" w14:textId="77777777" w:rsidR="00433D01" w:rsidRDefault="006F14EB">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44FD8F4B" w14:textId="77777777" w:rsidR="00433D01" w:rsidRDefault="006F14EB">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433D01">
              <w:rPr>
                <w:noProof/>
                <w:webHidden/>
              </w:rPr>
              <w:t>29</w:t>
            </w:r>
            <w:r w:rsidR="00433D01">
              <w:rPr>
                <w:noProof/>
                <w:webHidden/>
              </w:rPr>
              <w:fldChar w:fldCharType="end"/>
            </w:r>
          </w:hyperlink>
        </w:p>
        <w:p w14:paraId="4E6F17DF" w14:textId="77777777" w:rsidR="00433D01" w:rsidRDefault="006F14EB">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433D01">
              <w:rPr>
                <w:webHidden/>
              </w:rPr>
              <w:t>31</w:t>
            </w:r>
            <w:r w:rsidR="00433D01">
              <w:rPr>
                <w:webHidden/>
              </w:rPr>
              <w:fldChar w:fldCharType="end"/>
            </w:r>
          </w:hyperlink>
        </w:p>
        <w:p w14:paraId="16F3A7DF" w14:textId="77777777" w:rsidR="00433D01" w:rsidRDefault="006F14EB">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1C7BD208" w14:textId="77777777" w:rsidR="00433D01" w:rsidRDefault="006F14EB">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55354356" w14:textId="77777777" w:rsidR="00433D01" w:rsidRDefault="006F14EB">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433D01">
              <w:rPr>
                <w:webHidden/>
              </w:rPr>
              <w:t>32</w:t>
            </w:r>
            <w:r w:rsidR="00433D01">
              <w:rPr>
                <w:webHidden/>
              </w:rPr>
              <w:fldChar w:fldCharType="end"/>
            </w:r>
          </w:hyperlink>
        </w:p>
        <w:p w14:paraId="7765308D" w14:textId="77777777" w:rsidR="00433D01" w:rsidRDefault="006F14EB">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433D01">
              <w:rPr>
                <w:webHidden/>
              </w:rPr>
              <w:t>35</w:t>
            </w:r>
            <w:r w:rsidR="00433D01">
              <w:rPr>
                <w:webHidden/>
              </w:rPr>
              <w:fldChar w:fldCharType="end"/>
            </w:r>
          </w:hyperlink>
        </w:p>
        <w:p w14:paraId="00048A29" w14:textId="77777777" w:rsidR="00433D01" w:rsidRDefault="006F14EB">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493500F7" w14:textId="77777777" w:rsidR="00433D01" w:rsidRDefault="006F14EB">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172D4CF" w14:textId="77777777" w:rsidR="00433D01" w:rsidRDefault="006F14EB">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7D5AB8B3" w14:textId="77777777" w:rsidR="00433D01" w:rsidRDefault="006F14EB">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C6CB160" w14:textId="77777777" w:rsidR="00433D01" w:rsidRDefault="006F14EB">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0DD7D94" w14:textId="77777777" w:rsidR="00433D01" w:rsidRDefault="006F14EB">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433D01">
              <w:rPr>
                <w:noProof/>
                <w:webHidden/>
              </w:rPr>
              <w:t>36</w:t>
            </w:r>
            <w:r w:rsidR="00433D01">
              <w:rPr>
                <w:noProof/>
                <w:webHidden/>
              </w:rPr>
              <w:fldChar w:fldCharType="end"/>
            </w:r>
          </w:hyperlink>
        </w:p>
        <w:p w14:paraId="1C27581B" w14:textId="77777777" w:rsidR="00433D01" w:rsidRDefault="006F14EB">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433D01">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6F14EB">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6F14EB">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6F14EB">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402370C0" w:rsidR="00270A02" w:rsidRDefault="006F14EB">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6F14EB">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6F14EB">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6F14EB">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6F14EB">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6F14EB">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6F14EB">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6F14EB">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6F14EB">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6F14EB">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1DCC9B22" w14:textId="7614BC5B" w:rsidR="00664CE9" w:rsidRDefault="00664CE9" w:rsidP="001A15E3">
      <w:pPr>
        <w:pStyle w:val="BodyTextFirstIndent"/>
      </w:pPr>
      <w:r>
        <w:t xml:space="preserve"> </w:t>
      </w:r>
      <w:r w:rsidR="00732C3F">
        <w:t xml:space="preserve">Pengembangan infrastruktur kesehatan terutama dalam bidang pelacakan lokasi pasien menjadi kebutuhan yang penting. </w:t>
      </w:r>
      <w:r w:rsidR="00732C3F">
        <w:fldChar w:fldCharType="begin" w:fldLock="1"/>
      </w:r>
      <w:r w:rsidR="00D310F9">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lt;i&gt;et al.&lt;/i&gt;, 2012)"},"properties":{"noteIndex":0},"schema":"https://github.com/citation-style-language/schema/raw/master/csl-citation.json"}</w:instrText>
      </w:r>
      <w:r w:rsidR="00732C3F">
        <w:fldChar w:fldCharType="separate"/>
      </w:r>
      <w:r w:rsidR="00732C3F" w:rsidRPr="00AC18B0">
        <w:rPr>
          <w:noProof/>
        </w:rPr>
        <w:t xml:space="preserve">(Cesana </w:t>
      </w:r>
      <w:r w:rsidR="00732C3F" w:rsidRPr="00AC18B0">
        <w:rPr>
          <w:i/>
          <w:noProof/>
        </w:rPr>
        <w:t>et al.</w:t>
      </w:r>
      <w:r w:rsidR="00732C3F" w:rsidRPr="00AC18B0">
        <w:rPr>
          <w:noProof/>
        </w:rPr>
        <w:t>, 2012)</w:t>
      </w:r>
      <w:r w:rsidR="00732C3F">
        <w:fldChar w:fldCharType="end"/>
      </w:r>
      <w:r w:rsidR="00732C3F">
        <w:t>. Contohnya</w:t>
      </w:r>
      <w:r w:rsidR="00B25A32">
        <w:rPr>
          <w:lang w:val="en-US"/>
        </w:rPr>
        <w:t>,</w:t>
      </w:r>
      <w:r w:rsidR="00732C3F">
        <w:t xml:space="preserve"> pada pasien rumah sakit jiwa dimana pasien tidak selalu berada di dalam </w:t>
      </w:r>
      <w:r w:rsidR="00B25A32">
        <w:rPr>
          <w:lang w:val="en-US"/>
        </w:rPr>
        <w:t>ruangan,</w:t>
      </w:r>
      <w:r w:rsidR="00732C3F">
        <w:t xml:space="preserve"> </w:t>
      </w:r>
      <w:r w:rsidR="00B25A32">
        <w:rPr>
          <w:lang w:val="en-US"/>
        </w:rPr>
        <w:t>diperlukan</w:t>
      </w:r>
      <w:r w:rsidR="00732C3F">
        <w:t xml:space="preserve"> sebuah sistem pelacakan untuk mengetahui lokasi pasien saat dokter atau petugas rumah sakit ingin menemui pasien. </w:t>
      </w:r>
      <w:r w:rsidR="00433D01">
        <w:t xml:space="preserve">Karena aktifitas pasien lebih banyak berada dalam gedung, maka mekanisme penetuan lokasi pasien dengan menggunakan teknologi berbasis satelit seperti GPS menjadi tidak memungkinkan karena </w:t>
      </w:r>
      <w:r w:rsidR="00C43EA7">
        <w:t>adanya pelemahan sinyal GPS saat melewati dinding dalam gedung.</w:t>
      </w:r>
      <w:r w:rsidR="00C43EA7">
        <w:fldChar w:fldCharType="begin" w:fldLock="1"/>
      </w:r>
      <w:r w:rsidR="00166221">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C43EA7">
        <w:fldChar w:fldCharType="separate"/>
      </w:r>
      <w:r w:rsidR="00C43EA7" w:rsidRPr="00C43EA7">
        <w:rPr>
          <w:noProof/>
        </w:rPr>
        <w:t xml:space="preserve">(Brena </w:t>
      </w:r>
      <w:r w:rsidR="00C43EA7" w:rsidRPr="00C43EA7">
        <w:rPr>
          <w:i/>
          <w:noProof/>
        </w:rPr>
        <w:t>et al.</w:t>
      </w:r>
      <w:r w:rsidR="00C43EA7" w:rsidRPr="00C43EA7">
        <w:rPr>
          <w:noProof/>
        </w:rPr>
        <w:t>, 2017)</w:t>
      </w:r>
      <w:r w:rsidR="00C43EA7">
        <w:fldChar w:fldCharType="end"/>
      </w:r>
      <w:r w:rsidR="00D310F9">
        <w:t xml:space="preserve">. Oleh karena itu, </w:t>
      </w:r>
      <w:r w:rsidR="00D310F9">
        <w:rPr>
          <w:rStyle w:val="selectable"/>
          <w:color w:val="000000"/>
        </w:rPr>
        <w:t xml:space="preserve">diperlukan suatu teknologi dan metode khusus yang dapat melakukan pelacakan lokasi dalam ruangan atau bisa disebut </w:t>
      </w:r>
      <w:r w:rsidR="001A15E3">
        <w:rPr>
          <w:rStyle w:val="selectable"/>
          <w:color w:val="000000"/>
        </w:rPr>
        <w:t>sistem pelacakan lokasi dalam ruangan</w:t>
      </w:r>
      <w:commentRangeStart w:id="15"/>
      <w:commentRangeEnd w:id="15"/>
      <w:r w:rsidR="00B25A32">
        <w:rPr>
          <w:rStyle w:val="CommentReference"/>
        </w:rPr>
        <w:commentReference w:id="15"/>
      </w:r>
      <w:r w:rsidR="00D310F9">
        <w:rPr>
          <w:rStyle w:val="selectable"/>
          <w:color w:val="000000"/>
        </w:rPr>
        <w:t xml:space="preserve"> (</w:t>
      </w:r>
      <w:r w:rsidR="00D310F9" w:rsidRPr="00D310F9">
        <w:rPr>
          <w:rStyle w:val="selectable"/>
          <w:i/>
          <w:color w:val="000000"/>
        </w:rPr>
        <w:t>Indoor Localization</w:t>
      </w:r>
      <w:r w:rsidR="00D310F9">
        <w:rPr>
          <w:rStyle w:val="selectable"/>
          <w:color w:val="000000"/>
        </w:rPr>
        <w:t>)</w:t>
      </w:r>
      <w:r w:rsidR="00D310F9">
        <w:t xml:space="preserve">. </w:t>
      </w:r>
      <w:r w:rsidR="00D310F9">
        <w:fldChar w:fldCharType="begin" w:fldLock="1"/>
      </w:r>
      <w:r w:rsidR="00330AF0">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bef34ad1-625f-3abf-b815-81cbd30a32ab"]}],"mendeley":{"formattedCitation":"(Kim &lt;i&gt;et al.&lt;/i&gt;, 2016)","manualFormatting":"(Kim et al., 2016)","plainTextFormattedCitation":"(Kim et al., 2016)","previouslyFormattedCitation":"(Kim &lt;i&gt;et al.&lt;/i&gt;, 2016)"},"properties":{"noteIndex":0},"schema":"https://github.com/citation-style-language/schema/raw/master/csl-citation.json"}</w:instrText>
      </w:r>
      <w:r w:rsidR="00D310F9">
        <w:fldChar w:fldCharType="separate"/>
      </w:r>
      <w:r w:rsidR="00D310F9" w:rsidRPr="00D310F9">
        <w:rPr>
          <w:noProof/>
        </w:rPr>
        <w:t xml:space="preserve">(Kim </w:t>
      </w:r>
      <w:r w:rsidR="00D310F9" w:rsidRPr="00D310F9">
        <w:rPr>
          <w:i/>
          <w:noProof/>
        </w:rPr>
        <w:t>et al.</w:t>
      </w:r>
      <w:r w:rsidR="00D310F9">
        <w:rPr>
          <w:noProof/>
        </w:rPr>
        <w:t>, 2016</w:t>
      </w:r>
      <w:r w:rsidR="00D310F9" w:rsidRPr="00D310F9">
        <w:rPr>
          <w:noProof/>
        </w:rPr>
        <w:t>)</w:t>
      </w:r>
      <w:r w:rsidR="00D310F9">
        <w:fldChar w:fldCharType="end"/>
      </w:r>
    </w:p>
    <w:p w14:paraId="0E5E58D9" w14:textId="77777777" w:rsidR="00C06CE2" w:rsidRDefault="005751A4" w:rsidP="001A15E3">
      <w:pPr>
        <w:pStyle w:val="BodyTextFirstIndent"/>
      </w:pPr>
      <w:r>
        <w:t>Sistem pelacakan lokasi dalam ruangan (</w:t>
      </w:r>
      <w:r>
        <w:rPr>
          <w:i/>
        </w:rPr>
        <w:t>Indoor Localization</w:t>
      </w:r>
      <w:r>
        <w:t xml:space="preserve">) adalah sebuah sistem </w:t>
      </w:r>
      <w:r w:rsidR="00081569">
        <w:t xml:space="preserve">atau layanan untuk </w:t>
      </w:r>
      <w:r w:rsidR="004E5FCC">
        <w:t>penentuan</w:t>
      </w:r>
      <w:r w:rsidR="00081569">
        <w:t xml:space="preserve"> lokasi seseorang atau benda </w:t>
      </w:r>
      <w:r w:rsidR="004E5FCC">
        <w:t xml:space="preserve">menggunakan sebuah koordinat relatif </w:t>
      </w:r>
      <w:r w:rsidR="00081569">
        <w:t>pada sebuah ruangan atau gedung.</w:t>
      </w:r>
      <w:r w:rsidR="004E5FCC">
        <w:fldChar w:fldCharType="begin" w:fldLock="1"/>
      </w:r>
      <w:r w:rsidR="00330AF0">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4E5FCC">
        <w:fldChar w:fldCharType="separate"/>
      </w:r>
      <w:r w:rsidR="004E5FCC" w:rsidRPr="004E5FCC">
        <w:rPr>
          <w:noProof/>
        </w:rPr>
        <w:t>(Chan and Sohn, 2012)</w:t>
      </w:r>
      <w:r w:rsidR="004E5FCC">
        <w:fldChar w:fldCharType="end"/>
      </w:r>
      <w:r w:rsidR="004E5FCC">
        <w:t>.</w:t>
      </w:r>
      <w:r w:rsidR="001A15E3">
        <w:t xml:space="preserve"> Secara umum, teknologi </w:t>
      </w:r>
      <w:r w:rsidR="001A15E3">
        <w:rPr>
          <w:i/>
        </w:rPr>
        <w:t>Indoor Localization</w:t>
      </w:r>
      <w:r w:rsidR="001A15E3">
        <w:t xml:space="preserve"> memanfaatkan sinyal dari </w:t>
      </w:r>
      <w:r w:rsidR="001A15E3" w:rsidRPr="001A15E3">
        <w:rPr>
          <w:i/>
        </w:rPr>
        <w:t>anchor point</w:t>
      </w:r>
      <w:r w:rsidR="001A15E3">
        <w:t xml:space="preserve"> yang sudah dipasang pada beberapa titik di dalam gedung. Sinyal-sinyal yang didapat dari beberapa </w:t>
      </w:r>
      <w:r w:rsidR="001A15E3">
        <w:rPr>
          <w:i/>
        </w:rPr>
        <w:t xml:space="preserve">anchor point </w:t>
      </w:r>
      <w:r w:rsidR="001A15E3">
        <w:t xml:space="preserve">tersebut kemudian dapat diinterpretasikan menjadi lokasi ruangan ataupun titik koordinat. </w:t>
      </w:r>
    </w:p>
    <w:p w14:paraId="2A92661B" w14:textId="75F5528B" w:rsidR="00D9500B" w:rsidRDefault="001A15E3" w:rsidP="00D536BC">
      <w:pPr>
        <w:pStyle w:val="BodyTextFirstIndent"/>
      </w:pPr>
      <w:r>
        <w:t xml:space="preserve">Salah satu metode untuk menginterpretasikan sinyal-sinyal dari </w:t>
      </w:r>
      <w:r>
        <w:rPr>
          <w:i/>
        </w:rPr>
        <w:t>anchor point</w:t>
      </w:r>
      <w:r w:rsidR="005C6317">
        <w:rPr>
          <w:i/>
        </w:rPr>
        <w:t xml:space="preserve"> </w:t>
      </w:r>
      <w:r w:rsidR="005C6317">
        <w:t xml:space="preserve">menjadi nama lokasi </w:t>
      </w:r>
      <w:r>
        <w:t xml:space="preserve">adalah metode </w:t>
      </w:r>
      <w:r>
        <w:rPr>
          <w:i/>
        </w:rPr>
        <w:t>Fingeprinting</w:t>
      </w:r>
      <w:r>
        <w:t>.</w:t>
      </w:r>
      <w:r w:rsidR="00081569">
        <w:t xml:space="preserve"> </w:t>
      </w:r>
      <w:r w:rsidR="00AD4C53">
        <w:fldChar w:fldCharType="begin" w:fldLock="1"/>
      </w:r>
      <w:r w:rsidR="006D2DAE">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AD4C53">
        <w:fldChar w:fldCharType="separate"/>
      </w:r>
      <w:r w:rsidR="00AD4C53" w:rsidRPr="00AD4C53">
        <w:rPr>
          <w:noProof/>
        </w:rPr>
        <w:t>(Zafari, Gkelias and Leung, 2017)</w:t>
      </w:r>
      <w:r w:rsidR="00AD4C53">
        <w:fldChar w:fldCharType="end"/>
      </w:r>
      <w:r w:rsidR="00AD4C53">
        <w:t xml:space="preserve">. </w:t>
      </w:r>
      <w:commentRangeStart w:id="16"/>
      <w:r w:rsidR="00AD4C53">
        <w:t xml:space="preserve">Metode </w:t>
      </w:r>
      <w:commentRangeEnd w:id="16"/>
      <w:r w:rsidR="00613A8E">
        <w:rPr>
          <w:rStyle w:val="CommentReference"/>
        </w:rPr>
        <w:commentReference w:id="16"/>
      </w:r>
      <w:r w:rsidR="00912D62" w:rsidRPr="00912D62">
        <w:rPr>
          <w:i/>
        </w:rPr>
        <w:t>fingerprinting</w:t>
      </w:r>
      <w:r w:rsidR="00AD4C53">
        <w:t xml:space="preserve"> disebut juga metode </w:t>
      </w:r>
      <w:r w:rsidR="00AD4C53">
        <w:rPr>
          <w:i/>
        </w:rPr>
        <w:t>Scene Analysis</w:t>
      </w:r>
      <w:r w:rsidR="00AD4C53">
        <w:t xml:space="preserve"> adalah </w:t>
      </w:r>
      <w:r w:rsidR="006D2DAE">
        <w:t>t</w:t>
      </w:r>
      <w:r w:rsidR="00F12194">
        <w:t>eknik pelacakan lokasi dengan mengklasifikasikan pola sinyal yang diperoleh berdasarkan data training yang telah didapat sebelumnya</w:t>
      </w:r>
      <w:r w:rsidR="006D2DAE">
        <w:t>.</w:t>
      </w:r>
      <w:r>
        <w:t xml:space="preserve"> </w:t>
      </w:r>
      <w:r w:rsidR="006D2DAE">
        <w:fldChar w:fldCharType="begin" w:fldLock="1"/>
      </w:r>
      <w:r w:rsidR="00B11F1F">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6D2DAE">
        <w:fldChar w:fldCharType="separate"/>
      </w:r>
      <w:r w:rsidR="009117F8" w:rsidRPr="009117F8">
        <w:rPr>
          <w:noProof/>
        </w:rPr>
        <w:t>(Youssef and Agrawala, 2005)</w:t>
      </w:r>
      <w:r w:rsidR="006D2DAE">
        <w:fldChar w:fldCharType="end"/>
      </w:r>
      <w:r w:rsidR="00D9500B">
        <w:t xml:space="preserve">. </w:t>
      </w:r>
      <w:r w:rsidR="00E063FF">
        <w:t xml:space="preserve">Secara umum, metode </w:t>
      </w:r>
      <w:r w:rsidR="00912D62" w:rsidRPr="00912D62">
        <w:rPr>
          <w:i/>
        </w:rPr>
        <w:t>fingerprinting</w:t>
      </w:r>
      <w:r w:rsidR="00E063FF">
        <w:t xml:space="preserve"> dibagi menjadi 2 tahap, yakni tahap offline dan tahap online. Tahap offline adalah tahap dimana pola sinyal dari beberapa </w:t>
      </w:r>
      <w:r w:rsidR="00912D62" w:rsidRPr="00912D62">
        <w:rPr>
          <w:i/>
        </w:rPr>
        <w:t>anchor point</w:t>
      </w:r>
      <w:r w:rsidR="00E063FF">
        <w:t xml:space="preserve"> berupa data kuat sinyal (RSSI) dari tag yang dilacak dikumpulkan kemudian disimpan dalam database</w:t>
      </w:r>
      <w:r w:rsidR="00F12194">
        <w:t xml:space="preserve"> bersama</w:t>
      </w:r>
      <w:r w:rsidR="00587875">
        <w:t xml:space="preserve"> dengan nama ruangan</w:t>
      </w:r>
      <w:r w:rsidR="00F12194">
        <w:t>.</w:t>
      </w:r>
      <w:commentRangeStart w:id="17"/>
      <w:r w:rsidR="00587875">
        <w:t xml:space="preserve"> </w:t>
      </w:r>
      <w:r w:rsidR="00F12194">
        <w:t>Data RSSI dan nama ruangan yang telah dikumpulkan</w:t>
      </w:r>
      <w:commentRangeStart w:id="18"/>
      <w:r w:rsidR="00587875">
        <w:t xml:space="preserve"> </w:t>
      </w:r>
      <w:commentRangeEnd w:id="18"/>
      <w:r w:rsidR="00C06CE2">
        <w:rPr>
          <w:rStyle w:val="CommentReference"/>
        </w:rPr>
        <w:commentReference w:id="18"/>
      </w:r>
      <w:r w:rsidR="00E063FF">
        <w:t xml:space="preserve">disebut </w:t>
      </w:r>
      <w:r w:rsidR="00587875" w:rsidRPr="00587875">
        <w:rPr>
          <w:i/>
        </w:rPr>
        <w:t>Reference Points</w:t>
      </w:r>
      <w:r w:rsidR="00587875">
        <w:t xml:space="preserve"> (RPs)</w:t>
      </w:r>
      <w:commentRangeEnd w:id="17"/>
      <w:r w:rsidR="00C06CE2">
        <w:rPr>
          <w:rStyle w:val="CommentReference"/>
        </w:rPr>
        <w:commentReference w:id="17"/>
      </w:r>
      <w:r w:rsidR="00E063FF">
        <w:t xml:space="preserve">. Tahap online adalah tahap dimana </w:t>
      </w:r>
      <w:r w:rsidR="00587875">
        <w:t xml:space="preserve">RSSI </w:t>
      </w:r>
      <w:r w:rsidR="009D52BB">
        <w:t>dari</w:t>
      </w:r>
      <w:r w:rsidR="00587875">
        <w:t xml:space="preserve"> </w:t>
      </w:r>
      <w:r w:rsidR="00912D62" w:rsidRPr="00912D62">
        <w:rPr>
          <w:i/>
        </w:rPr>
        <w:t>anchor point</w:t>
      </w:r>
      <w:r w:rsidR="00587875">
        <w:t xml:space="preserve"> akan diukur dan </w:t>
      </w:r>
      <w:r w:rsidR="00F12194">
        <w:t>diklasifikasikan</w:t>
      </w:r>
      <w:r w:rsidR="009D52BB">
        <w:t xml:space="preserve"> </w:t>
      </w:r>
      <w:r w:rsidR="00F12194">
        <w:t>berdasarkan</w:t>
      </w:r>
      <w:r w:rsidR="009D52BB">
        <w:t xml:space="preserve"> </w:t>
      </w:r>
      <w:r w:rsidR="009D52BB" w:rsidRPr="009D52BB">
        <w:rPr>
          <w:i/>
        </w:rPr>
        <w:t>Reference Points</w:t>
      </w:r>
      <w:r w:rsidR="009D52BB">
        <w:t xml:space="preserve"> yang ada pada database. </w:t>
      </w:r>
      <w:r w:rsidR="00C57568">
        <w:fldChar w:fldCharType="begin" w:fldLock="1"/>
      </w:r>
      <w:r w:rsidR="00051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C57568">
        <w:fldChar w:fldCharType="separate"/>
      </w:r>
      <w:r w:rsidR="00C57568" w:rsidRPr="00C57568">
        <w:rPr>
          <w:noProof/>
        </w:rPr>
        <w:t>(Subedi and Pyun, 2017)</w:t>
      </w:r>
      <w:r w:rsidR="00C57568">
        <w:fldChar w:fldCharType="end"/>
      </w:r>
    </w:p>
    <w:p w14:paraId="6296AA2B" w14:textId="6A2AE034" w:rsidR="002C40AE" w:rsidRPr="00E52272" w:rsidRDefault="00BD687D" w:rsidP="00166221">
      <w:pPr>
        <w:pStyle w:val="BodyTextFirstIndent"/>
      </w:pPr>
      <w:r>
        <w:t xml:space="preserve">Penggunaan metode </w:t>
      </w:r>
      <w:r>
        <w:rPr>
          <w:i/>
        </w:rPr>
        <w:t xml:space="preserve">fingerprinting </w:t>
      </w:r>
      <w:r>
        <w:t>p</w:t>
      </w:r>
      <w:r w:rsidR="006F14EB">
        <w:t xml:space="preserve">ada penelitian sebelumnya </w:t>
      </w:r>
      <w:r w:rsidR="006F14EB">
        <w:fldChar w:fldCharType="begin" w:fldLock="1"/>
      </w:r>
      <w:r w:rsidR="0087404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F14EB">
        <w:fldChar w:fldCharType="separate"/>
      </w:r>
      <w:r w:rsidRPr="00BD687D">
        <w:rPr>
          <w:noProof/>
        </w:rPr>
        <w:t xml:space="preserve">(Jiang </w:t>
      </w:r>
      <w:r w:rsidRPr="00BD687D">
        <w:rPr>
          <w:i/>
          <w:noProof/>
        </w:rPr>
        <w:t>et al.</w:t>
      </w:r>
      <w:r w:rsidRPr="00BD687D">
        <w:rPr>
          <w:noProof/>
        </w:rPr>
        <w:t>, 2015)</w:t>
      </w:r>
      <w:r w:rsidR="006F14EB">
        <w:fldChar w:fldCharType="end"/>
      </w:r>
      <w:r w:rsidR="00D9500B">
        <w:t xml:space="preserve"> </w:t>
      </w:r>
      <w:r>
        <w:t xml:space="preserve">menggunakan sinyal WiFi menunjukkan hasil yang cukup akurat. Namun, teknologi WiFi memiliki kelemahan yakni advertisement SSID yang lambat menyebabkan kesalahan pelacakan lokasi saat perangkat bergerak </w:t>
      </w:r>
      <w:r>
        <w:fldChar w:fldCharType="begin" w:fldLock="1"/>
      </w:r>
      <w:r w:rsidR="00874044">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fldChar w:fldCharType="separate"/>
      </w:r>
      <w:r w:rsidRPr="00BD687D">
        <w:rPr>
          <w:noProof/>
        </w:rPr>
        <w:t>(Faragher and Harle, 2015)</w:t>
      </w:r>
      <w:r>
        <w:fldChar w:fldCharType="end"/>
      </w:r>
      <w:r>
        <w:t xml:space="preserve">. </w:t>
      </w:r>
      <w:r w:rsidR="00874044">
        <w:t xml:space="preserve">Salah satu teknologi yang dapat digunakan dalam </w:t>
      </w:r>
      <w:r w:rsidR="00874044">
        <w:rPr>
          <w:i/>
        </w:rPr>
        <w:t>Indoor Localization</w:t>
      </w:r>
      <w:r>
        <w:t xml:space="preserve"> adalah </w:t>
      </w:r>
      <w:r w:rsidRPr="00BD687D">
        <w:rPr>
          <w:i/>
        </w:rPr>
        <w:t>Bluetooth Low Energy</w:t>
      </w:r>
      <w:r>
        <w:t xml:space="preserve"> (BLE). </w:t>
      </w:r>
      <w:r w:rsidR="000475A3">
        <w:t xml:space="preserve">Pada penelitian yang lain dengan judul </w:t>
      </w:r>
      <w:r w:rsidR="000511E5">
        <w:t>“</w:t>
      </w:r>
      <w:r w:rsidR="00304F84" w:rsidRPr="00304F84">
        <w:rPr>
          <w:i/>
        </w:rPr>
        <w:t>Practical Fingerprinting Localization for Indoor Positioning</w:t>
      </w:r>
      <w:r w:rsidR="00304F84">
        <w:rPr>
          <w:i/>
        </w:rPr>
        <w:t xml:space="preserve"> </w:t>
      </w:r>
      <w:r w:rsidR="00304F84" w:rsidRPr="00304F84">
        <w:rPr>
          <w:i/>
        </w:rPr>
        <w:t>System by Using Beacons</w:t>
      </w:r>
      <w:r w:rsidR="000511E5">
        <w:t>”</w:t>
      </w:r>
      <w:r w:rsidR="000475A3">
        <w:t xml:space="preserve"> metode </w:t>
      </w:r>
      <w:r w:rsidR="00912D62" w:rsidRPr="00912D62">
        <w:rPr>
          <w:i/>
        </w:rPr>
        <w:t>fingerprinting</w:t>
      </w:r>
      <w:r w:rsidR="000475A3">
        <w:t xml:space="preserve"> </w:t>
      </w:r>
      <w:r>
        <w:t>menggunakan</w:t>
      </w:r>
      <w:r w:rsidR="000475A3">
        <w:t xml:space="preserve"> </w:t>
      </w:r>
      <w:r w:rsidR="00186914">
        <w:t xml:space="preserve">teknologi </w:t>
      </w:r>
      <w:r w:rsidR="00166221">
        <w:t>BLE</w:t>
      </w:r>
      <w:r w:rsidR="00C3239C">
        <w:t xml:space="preserve"> dengan algoritma pencocokan yang digunakan adalah algoritma </w:t>
      </w:r>
      <w:r w:rsidR="00C3239C" w:rsidRPr="00C3239C">
        <w:rPr>
          <w:i/>
        </w:rPr>
        <w:t>k-Nearest Neighbour</w:t>
      </w:r>
      <w:r w:rsidR="00C3239C">
        <w:rPr>
          <w:i/>
        </w:rPr>
        <w:t xml:space="preserve"> </w:t>
      </w:r>
      <w:r w:rsidR="00C3239C">
        <w:t>(kNN)</w:t>
      </w:r>
      <w:r w:rsidR="000579EB">
        <w:t xml:space="preserve">. </w:t>
      </w:r>
      <w:r w:rsidR="00874044">
        <w:fldChar w:fldCharType="begin" w:fldLock="1"/>
      </w:r>
      <w:r w:rsidR="00874044">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operties":{"noteIndex":0},"schema":"https://github.com/citation-style-language/schema/raw/master/csl-citation.json"}</w:instrText>
      </w:r>
      <w:r w:rsidR="00874044">
        <w:fldChar w:fldCharType="separate"/>
      </w:r>
      <w:r w:rsidR="00874044" w:rsidRPr="00874044">
        <w:rPr>
          <w:noProof/>
        </w:rPr>
        <w:t xml:space="preserve">(Subedi </w:t>
      </w:r>
      <w:r w:rsidR="00874044" w:rsidRPr="00874044">
        <w:rPr>
          <w:noProof/>
        </w:rPr>
        <w:lastRenderedPageBreak/>
        <w:t>and Pyun, 2017)</w:t>
      </w:r>
      <w:r w:rsidR="00874044">
        <w:fldChar w:fldCharType="end"/>
      </w:r>
      <w:r w:rsidR="00874044">
        <w:t xml:space="preserve">. </w:t>
      </w:r>
      <w:r w:rsidR="000579EB">
        <w:t xml:space="preserve">Algoritma kNN mencari </w:t>
      </w:r>
      <w:r w:rsidR="00C11C24" w:rsidRPr="00C11C24">
        <w:rPr>
          <w:i/>
        </w:rPr>
        <w:t>reference points</w:t>
      </w:r>
      <w:r w:rsidR="00C11C24">
        <w:t xml:space="preserve"> yang paling dekat dengan hasil pengukuran data RSSI pada tahap online. Kemudian berdasarkan </w:t>
      </w:r>
      <w:r w:rsidR="00C11C24" w:rsidRPr="00C11C24">
        <w:rPr>
          <w:i/>
        </w:rPr>
        <w:t>reference points</w:t>
      </w:r>
      <w:r w:rsidR="00C11C24">
        <w:t xml:space="preserve"> terdekat tersebut akan dilihat nama ruangan yang paling banyak muncul, sehingga itulah yang menjadi hasil klasifikasi.</w:t>
      </w:r>
      <w:r w:rsidR="000579EB">
        <w:t xml:space="preserve"> </w:t>
      </w:r>
      <w:r w:rsidR="000579EB">
        <w:fldChar w:fldCharType="begin" w:fldLock="1"/>
      </w:r>
      <w:r w:rsidR="00C2587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0579EB">
        <w:fldChar w:fldCharType="separate"/>
      </w:r>
      <w:r w:rsidR="000579EB" w:rsidRPr="000579EB">
        <w:rPr>
          <w:noProof/>
        </w:rPr>
        <w:t>(Zafari, Gkelias and Leung, 2017)</w:t>
      </w:r>
      <w:r w:rsidR="000579EB">
        <w:fldChar w:fldCharType="end"/>
      </w:r>
      <w:r w:rsidR="000579EB">
        <w:t xml:space="preserve">. </w:t>
      </w:r>
      <w:r w:rsidR="002C40AE">
        <w:t xml:space="preserve">Penelitian ini menghasilkan pelacakan yang cukup akurat, namun mekanisme yang digunakan adalah mekanisme </w:t>
      </w:r>
      <w:r w:rsidR="002C40AE">
        <w:rPr>
          <w:i/>
        </w:rPr>
        <w:t xml:space="preserve">active scan, </w:t>
      </w:r>
      <w:r w:rsidR="002C40AE">
        <w:t xml:space="preserve">dimana mekanisme ini menggunakan </w:t>
      </w:r>
      <w:r w:rsidR="002C40AE">
        <w:rPr>
          <w:i/>
        </w:rPr>
        <w:t xml:space="preserve">Smartphone </w:t>
      </w:r>
      <w:r w:rsidR="002C40AE">
        <w:t xml:space="preserve">sebagai perangkat yang dilacak sekaligus melakukan interpretasi data sinyal menjadi lokasi ruangan. </w:t>
      </w:r>
      <w:r w:rsidR="004F5D9E">
        <w:t xml:space="preserve">Mekanisme semacam ini tidak cocok digunakan pada beberapa kondisi yang tidak memungkinkan akses terhadap </w:t>
      </w:r>
      <w:r w:rsidR="00425D4D" w:rsidRPr="00425D4D">
        <w:rPr>
          <w:i/>
        </w:rPr>
        <w:t>Smartphone</w:t>
      </w:r>
      <w:r w:rsidR="00425D4D">
        <w:t xml:space="preserve"> </w:t>
      </w:r>
      <w:r w:rsidR="004F5D9E">
        <w:t>seperti pada rumah sakit jiwa.</w:t>
      </w:r>
      <w:r w:rsidR="00CA3CFD">
        <w:t xml:space="preserve"> </w:t>
      </w:r>
      <w:r w:rsidR="002C40AE">
        <w:t xml:space="preserve">Karena itulah diperlukan mekanisme </w:t>
      </w:r>
      <w:r w:rsidR="00E52272">
        <w:rPr>
          <w:i/>
        </w:rPr>
        <w:t>passive scanning</w:t>
      </w:r>
      <w:r w:rsidR="00E52272">
        <w:t xml:space="preserve"> dimana perangkat</w:t>
      </w:r>
      <w:r w:rsidR="00E965F4">
        <w:t xml:space="preserve"> yang dilacak</w:t>
      </w:r>
      <w:r w:rsidR="00E52272">
        <w:t xml:space="preserve"> hanya memancarkan sinyal secara pasif</w:t>
      </w:r>
      <w:commentRangeStart w:id="19"/>
      <w:r w:rsidR="00E52272">
        <w:t>.</w:t>
      </w:r>
      <w:commentRangeEnd w:id="19"/>
      <w:r w:rsidR="00745A85">
        <w:rPr>
          <w:rStyle w:val="CommentReference"/>
        </w:rPr>
        <w:commentReference w:id="19"/>
      </w:r>
      <w:r w:rsidR="00425D4D">
        <w:t xml:space="preserve"> Sedangkan yang melakukan klasifikasi ruangan adalah server.</w:t>
      </w:r>
    </w:p>
    <w:p w14:paraId="1805FD15" w14:textId="60F442B2" w:rsidR="00E965F4" w:rsidRPr="00E965F4" w:rsidRDefault="00CA3CFD" w:rsidP="00EB54DB">
      <w:pPr>
        <w:pStyle w:val="BodyTextFirstIndent"/>
      </w:pPr>
      <w:r>
        <w:t xml:space="preserve">Berdasarkan </w:t>
      </w:r>
      <w:r w:rsidR="00085AE5">
        <w:t>permasalahan</w:t>
      </w:r>
      <w:r>
        <w:t xml:space="preserve"> diatas, maka penulis melakukan penelitian dengan judul </w:t>
      </w:r>
      <w:r w:rsidRPr="00CA3CFD">
        <w:t>Implementasi Sistem Pelacakan Lokasi Dalam Gedung (Indoor Localization) Menggunakan Metode Pengenalan Pola Sinyal Perangkat Bluetooth Low Energy (BLE) Dengan Algoritma Klasifikasi K-Nearest Neighbour (</w:t>
      </w:r>
      <w:r>
        <w:t>kNN</w:t>
      </w:r>
      <w:r w:rsidRPr="00CA3CFD">
        <w:t>)</w:t>
      </w:r>
      <w:r w:rsidR="00085AE5">
        <w:t xml:space="preserve">. Dalam penelitian ini, </w:t>
      </w:r>
      <w:r w:rsidR="00E965F4">
        <w:t xml:space="preserve">penulis mengimplementasikan </w:t>
      </w:r>
      <w:r w:rsidR="00E965F4">
        <w:rPr>
          <w:i/>
        </w:rPr>
        <w:t xml:space="preserve">Indoor </w:t>
      </w:r>
      <w:r w:rsidR="00E965F4" w:rsidRPr="00E965F4">
        <w:rPr>
          <w:i/>
        </w:rPr>
        <w:t>localization</w:t>
      </w:r>
      <w:r w:rsidR="00E965F4">
        <w:t xml:space="preserve"> </w:t>
      </w:r>
      <w:r w:rsidR="00E965F4" w:rsidRPr="00E965F4">
        <w:t>menggunakan</w:t>
      </w:r>
      <w:r w:rsidR="00E965F4">
        <w:t xml:space="preserve"> 3 komponen. Pertama, sebagai perangkat yang dilacak, penulis menggunakan </w:t>
      </w:r>
      <w:r w:rsidR="00694E3E">
        <w:rPr>
          <w:i/>
        </w:rPr>
        <w:t>passive tag</w:t>
      </w:r>
      <w:r w:rsidR="00E730EF">
        <w:rPr>
          <w:i/>
        </w:rPr>
        <w:t xml:space="preserve"> </w:t>
      </w:r>
      <w:r w:rsidR="00E730EF">
        <w:t xml:space="preserve">yang </w:t>
      </w:r>
      <w:r w:rsidR="00E965F4">
        <w:t>akan memancarkan sinyal bluetoo</w:t>
      </w:r>
      <w:r w:rsidR="00694E3E">
        <w:t xml:space="preserve">th secara terus menerus. Komponen yang kedua adalah perangkat yang bertindak sebagai </w:t>
      </w:r>
      <w:r w:rsidR="00694E3E">
        <w:rPr>
          <w:i/>
        </w:rPr>
        <w:t xml:space="preserve">anchor point </w:t>
      </w:r>
      <w:r w:rsidR="00694E3E">
        <w:t>yang</w:t>
      </w:r>
      <w:r w:rsidR="00E965F4">
        <w:t xml:space="preserve"> akan menangkap sinyal bluetooth yang dipancarkan oleh </w:t>
      </w:r>
      <w:r w:rsidR="00694E3E" w:rsidRPr="00694E3E">
        <w:rPr>
          <w:i/>
        </w:rPr>
        <w:t>passive</w:t>
      </w:r>
      <w:r w:rsidR="00694E3E">
        <w:t xml:space="preserve"> </w:t>
      </w:r>
      <w:r w:rsidR="00E965F4" w:rsidRPr="00E965F4">
        <w:rPr>
          <w:i/>
        </w:rPr>
        <w:t xml:space="preserve">tag </w:t>
      </w:r>
      <w:r w:rsidR="00E965F4">
        <w:t xml:space="preserve">kemudian mengirimkan data RSSI-nya menuju server. Komponen ketiga adalah server yang akan menerima data RSSI dari </w:t>
      </w:r>
      <w:r w:rsidR="006B295C" w:rsidRPr="006B295C">
        <w:rPr>
          <w:i/>
        </w:rPr>
        <w:t>anchor point</w:t>
      </w:r>
      <w:r w:rsidR="00E965F4">
        <w:t xml:space="preserve"> untuk diinterpretasikan menjadi lokasi ruangan</w:t>
      </w:r>
      <w:r w:rsidR="006B295C">
        <w:t xml:space="preserve"> menggunakan algoritma KNN berdasarkan data training yang telah dikumpulkan sebelumnya</w:t>
      </w:r>
      <w:r w:rsidR="00E965F4">
        <w:t>.</w:t>
      </w:r>
      <w:r w:rsidR="00694E3E">
        <w:t xml:space="preserve"> Sebagai catatan, data training dikumpulkan sebelum tahap online dilakukan.</w:t>
      </w:r>
    </w:p>
    <w:p w14:paraId="16B442F1" w14:textId="0B4E5427" w:rsidR="005B7834" w:rsidRDefault="005B7834" w:rsidP="0073645E">
      <w:pPr>
        <w:pStyle w:val="Heading2"/>
      </w:pPr>
      <w:bookmarkStart w:id="20" w:name="_Toc25999884"/>
      <w:r w:rsidRPr="005D48D2">
        <w:t xml:space="preserve">Rumusan </w:t>
      </w:r>
      <w:r w:rsidR="0073645E">
        <w:rPr>
          <w:lang w:val="en-US"/>
        </w:rPr>
        <w:t>M</w:t>
      </w:r>
      <w:r w:rsidRPr="005D48D2">
        <w:t>asalah</w:t>
      </w:r>
      <w:bookmarkEnd w:id="20"/>
    </w:p>
    <w:p w14:paraId="79FDB9E8" w14:textId="47C04B2E" w:rsidR="00477A48" w:rsidRDefault="00477A48" w:rsidP="00BE4EC7">
      <w:pPr>
        <w:pStyle w:val="ListNumber"/>
        <w:tabs>
          <w:tab w:val="clear" w:pos="340"/>
        </w:tabs>
      </w:pPr>
      <w:r>
        <w:rPr>
          <w:lang w:val="id-ID"/>
        </w:rPr>
        <w:t xml:space="preserve">Bagaimana implementasi pelacakan lokasi dalam gedung menggunakan metode </w:t>
      </w:r>
      <w:r>
        <w:rPr>
          <w:i/>
          <w:lang w:val="id-ID"/>
        </w:rPr>
        <w:t xml:space="preserve">fingerprinting </w:t>
      </w:r>
      <w:r>
        <w:rPr>
          <w:lang w:val="id-ID"/>
        </w:rPr>
        <w:t>dengan Bluetooth Low Energy?</w:t>
      </w:r>
    </w:p>
    <w:p w14:paraId="3D915ED7" w14:textId="22998D6B" w:rsidR="00745A85" w:rsidRDefault="00477A48" w:rsidP="00BE4EC7">
      <w:pPr>
        <w:pStyle w:val="ListNumber"/>
        <w:tabs>
          <w:tab w:val="clear" w:pos="340"/>
        </w:tabs>
      </w:pPr>
      <w:r>
        <w:rPr>
          <w:lang w:val="id-ID"/>
        </w:rPr>
        <w:t xml:space="preserve">Bagaimana implementasi </w:t>
      </w:r>
      <w:r>
        <w:rPr>
          <w:i/>
          <w:lang w:val="id-ID"/>
        </w:rPr>
        <w:t>passive scanning</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commentRangeStart w:id="21"/>
      <w:r>
        <w:t xml:space="preserve">Bagaimana </w:t>
      </w:r>
      <w:r>
        <w:rPr>
          <w:lang w:val="id-ID"/>
        </w:rPr>
        <w:t>tingkat akurasi</w:t>
      </w:r>
      <w:r>
        <w:t xml:space="preserve"> dari implementasi </w:t>
      </w:r>
      <w:r>
        <w:rPr>
          <w:lang w:val="id-ID"/>
        </w:rPr>
        <w:t>pelacakan lokasi dalam gedung</w:t>
      </w:r>
      <w:r>
        <w:t xml:space="preserve"> menggunakan Bluetooth Low Energy?</w:t>
      </w:r>
      <w:commentRangeEnd w:id="21"/>
      <w:r w:rsidR="00745A85">
        <w:rPr>
          <w:rStyle w:val="CommentReference"/>
          <w:lang w:val="id-ID"/>
        </w:rPr>
        <w:commentReference w:id="21"/>
      </w:r>
    </w:p>
    <w:p w14:paraId="540C3B79" w14:textId="77777777" w:rsidR="005B7834" w:rsidRDefault="005B7834" w:rsidP="005B7834">
      <w:pPr>
        <w:pStyle w:val="Heading2"/>
      </w:pPr>
      <w:bookmarkStart w:id="22" w:name="_Toc25999885"/>
      <w:r>
        <w:t>Tujuan</w:t>
      </w:r>
      <w:bookmarkEnd w:id="22"/>
    </w:p>
    <w:p w14:paraId="03FB445C" w14:textId="77777777" w:rsidR="00B21401" w:rsidRDefault="00B21401" w:rsidP="00B21401">
      <w:pPr>
        <w:pStyle w:val="BodyTextFirstIndent"/>
        <w:ind w:firstLine="426"/>
      </w:pPr>
      <w:r>
        <w:t>Tujuan dari dilakukannya penelitian ini adalah :</w:t>
      </w:r>
    </w:p>
    <w:p w14:paraId="597A1F4A" w14:textId="4E0B4303" w:rsidR="00B21401" w:rsidRDefault="00B21401" w:rsidP="00B21401">
      <w:pPr>
        <w:pStyle w:val="BodyTextFirstIndent"/>
        <w:numPr>
          <w:ilvl w:val="6"/>
          <w:numId w:val="5"/>
        </w:numPr>
        <w:ind w:left="426"/>
      </w:pPr>
      <w:r>
        <w:t xml:space="preserve">Mengimplementasikan </w:t>
      </w:r>
      <w:r w:rsidR="00477A48">
        <w:t xml:space="preserve">pelacakan lokasi dalam gedung menggunakan </w:t>
      </w:r>
      <w:r>
        <w:t xml:space="preserve">metode </w:t>
      </w:r>
      <w:r w:rsidR="00912D62" w:rsidRPr="00912D62">
        <w:rPr>
          <w:i/>
        </w:rPr>
        <w:t>fingerprinting</w:t>
      </w:r>
      <w:r>
        <w:t xml:space="preserve"> dengan Bluetooth Low Energy</w:t>
      </w:r>
    </w:p>
    <w:p w14:paraId="3D0F379E" w14:textId="57504F7A" w:rsidR="00B21401" w:rsidRDefault="00B21401" w:rsidP="00B21401">
      <w:pPr>
        <w:pStyle w:val="BodyTextFirstIndent"/>
        <w:numPr>
          <w:ilvl w:val="6"/>
          <w:numId w:val="5"/>
        </w:numPr>
        <w:ind w:left="426"/>
      </w:pPr>
      <w:r>
        <w:t xml:space="preserve">Mengimplementasikan </w:t>
      </w:r>
      <w:r w:rsidR="00477A48">
        <w:rPr>
          <w:i/>
        </w:rPr>
        <w:t>passive scanning</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23" w:name="_Toc25999886"/>
      <w:r>
        <w:lastRenderedPageBreak/>
        <w:t>Manfaat</w:t>
      </w:r>
      <w:bookmarkEnd w:id="23"/>
    </w:p>
    <w:p w14:paraId="216A4A28" w14:textId="15AF98C8" w:rsidR="005B7834" w:rsidRDefault="008F00D6" w:rsidP="005664E2">
      <w:pPr>
        <w:pStyle w:val="BodyTextFirstIndent"/>
        <w:rPr>
          <w:lang w:val="en-US"/>
        </w:rPr>
      </w:pPr>
      <w:r>
        <w:t>Manfaat dilakukannya penelitian ini adalah sebagai sebuah solusi alternatif dalam bidang pelacakan pasien</w:t>
      </w:r>
      <w:r w:rsidR="00E730EF">
        <w:t xml:space="preserve"> seperti</w:t>
      </w:r>
      <w:r w:rsidR="005C6317">
        <w:t xml:space="preserve"> rumah sakit jiwa</w:t>
      </w:r>
      <w:r>
        <w:t xml:space="preserve"> sehingga staff rumah sakit tidak perlu mencari secara manual lokasi pasien dalam sebuah rumah sakit.</w:t>
      </w:r>
    </w:p>
    <w:p w14:paraId="05ABB701" w14:textId="5228B576" w:rsidR="005B7834" w:rsidRPr="005D48D2" w:rsidRDefault="0073645E" w:rsidP="005B7834">
      <w:pPr>
        <w:pStyle w:val="Heading2"/>
      </w:pPr>
      <w:bookmarkStart w:id="24" w:name="_Toc25999887"/>
      <w:r>
        <w:t xml:space="preserve">Batasan </w:t>
      </w:r>
      <w:r>
        <w:rPr>
          <w:lang w:val="en-US"/>
        </w:rPr>
        <w:t>M</w:t>
      </w:r>
      <w:r w:rsidR="005B7834" w:rsidRPr="005D48D2">
        <w:t>asalah</w:t>
      </w:r>
      <w:bookmarkEnd w:id="24"/>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533B1C9F" w:rsidR="005C6317" w:rsidRDefault="005C6317" w:rsidP="00FF7AE6">
      <w:pPr>
        <w:pStyle w:val="BodyTextFirstIndent"/>
        <w:numPr>
          <w:ilvl w:val="6"/>
          <w:numId w:val="5"/>
        </w:numPr>
        <w:ind w:left="426"/>
      </w:pPr>
      <w:r>
        <w:t xml:space="preserve">Mekanisme yang digunakan adalah </w:t>
      </w:r>
      <w:r w:rsidRPr="005C6317">
        <w:rPr>
          <w:i/>
        </w:rPr>
        <w:t>passive scanning</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5" w:name="_Toc25999888"/>
      <w:r>
        <w:rPr>
          <w:lang w:val="en-US"/>
        </w:rPr>
        <w:t>Sistematika P</w:t>
      </w:r>
      <w:r w:rsidR="00743149">
        <w:rPr>
          <w:lang w:val="en-US"/>
        </w:rPr>
        <w:t>embahasan</w:t>
      </w:r>
      <w:bookmarkEnd w:id="25"/>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3E7F3B8A" w14:textId="77777777" w:rsidR="003B67BB" w:rsidRDefault="003B67BB" w:rsidP="0028749A">
      <w:pPr>
        <w:pStyle w:val="BodyTextFirstIndent"/>
        <w:ind w:left="284" w:firstLine="0"/>
      </w:pPr>
    </w:p>
    <w:p w14:paraId="321BFDB7" w14:textId="77777777" w:rsidR="003B67BB" w:rsidRDefault="003B67BB" w:rsidP="0028749A">
      <w:pPr>
        <w:pStyle w:val="BodyTextFirstIndent"/>
        <w:ind w:left="284" w:firstLine="0"/>
      </w:pPr>
    </w:p>
    <w:p w14:paraId="04DF4CB3" w14:textId="77777777" w:rsidR="0028749A" w:rsidRDefault="0028749A" w:rsidP="0028749A">
      <w:pPr>
        <w:pStyle w:val="BodyTextFirstIndent"/>
        <w:ind w:left="284" w:firstLine="0"/>
        <w:rPr>
          <w:b/>
        </w:rPr>
      </w:pPr>
      <w:r>
        <w:rPr>
          <w:b/>
        </w:rPr>
        <w:lastRenderedPageBreak/>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6" w:name="_Toc25999889"/>
      <w:commentRangeStart w:id="27"/>
      <w:r>
        <w:rPr>
          <w:lang w:val="en-US"/>
        </w:rPr>
        <w:lastRenderedPageBreak/>
        <w:t>LANDASAN KEPUSTAKAAN</w:t>
      </w:r>
      <w:commentRangeEnd w:id="27"/>
      <w:r w:rsidR="00B83215">
        <w:rPr>
          <w:rStyle w:val="CommentReference"/>
          <w:rFonts w:eastAsia="Calibri" w:cs="Arial"/>
          <w:b w:val="0"/>
          <w:bCs w:val="0"/>
          <w:caps w:val="0"/>
        </w:rPr>
        <w:commentReference w:id="27"/>
      </w:r>
      <w:bookmarkEnd w:id="26"/>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8" w:name="_Toc25999890"/>
      <w:bookmarkStart w:id="29" w:name="_Toc402485260"/>
      <w:commentRangeStart w:id="30"/>
      <w:r>
        <w:t>Kajian Pustaka</w:t>
      </w:r>
      <w:commentRangeEnd w:id="30"/>
      <w:r w:rsidR="003428F3">
        <w:rPr>
          <w:rStyle w:val="CommentReference"/>
          <w:rFonts w:eastAsia="Calibri" w:cs="Arial"/>
          <w:b w:val="0"/>
          <w:bCs w:val="0"/>
        </w:rPr>
        <w:commentReference w:id="30"/>
      </w:r>
      <w:bookmarkEnd w:id="28"/>
      <w:r w:rsidR="00ED57EC">
        <w:rPr>
          <w:lang w:val="en-US"/>
        </w:rPr>
        <w:t xml:space="preserve"> </w:t>
      </w:r>
    </w:p>
    <w:p w14:paraId="5F5C4386" w14:textId="5F8FB61E" w:rsidR="00487107" w:rsidRDefault="00487107" w:rsidP="003F3BC4">
      <w:pPr>
        <w:pStyle w:val="BodyTextFirstIndent"/>
        <w:rPr>
          <w:lang w:val="en-US"/>
        </w:rPr>
      </w:pPr>
      <w:bookmarkStart w:id="31" w:name="_GoBack"/>
      <w:bookmarkEnd w:id="31"/>
    </w:p>
    <w:p w14:paraId="67F8B07B" w14:textId="6316DDE6" w:rsidR="00E42AA9" w:rsidRDefault="00DA31A6" w:rsidP="0073645E">
      <w:pPr>
        <w:pStyle w:val="Heading2"/>
        <w:rPr>
          <w:lang w:val="en-US"/>
        </w:rPr>
      </w:pPr>
      <w:bookmarkStart w:id="32" w:name="_Toc25999891"/>
      <w:commentRangeStart w:id="33"/>
      <w:r>
        <w:t>Dasar Teori</w:t>
      </w:r>
      <w:commentRangeEnd w:id="33"/>
      <w:r w:rsidR="003428F3">
        <w:rPr>
          <w:rStyle w:val="CommentReference"/>
          <w:rFonts w:eastAsia="Calibri" w:cs="Arial"/>
          <w:b w:val="0"/>
          <w:bCs w:val="0"/>
        </w:rPr>
        <w:commentReference w:id="33"/>
      </w:r>
      <w:bookmarkEnd w:id="32"/>
    </w:p>
    <w:p w14:paraId="511BE69C" w14:textId="030A692F" w:rsidR="00420D6A" w:rsidRDefault="00420D6A" w:rsidP="00420D6A">
      <w:pPr>
        <w:pStyle w:val="BodyTextFirstIndent"/>
        <w:rPr>
          <w:rStyle w:val="selectable"/>
          <w:color w:val="000000"/>
        </w:rPr>
      </w:pPr>
      <w:r>
        <w:t xml:space="preserve">Pada dasarnya, Perbedaan antara teknik dan teknologi pada pelacakan lokasi dalam ruangan adalah, kata “teknik” memiliki arti sebagai alat abstrak dasar, yang tidak harus terikat pada media fisik, yang pada prinsipnya dapat digunakan dalam beberapa “teknologi”. Sedangkan “teknologi” adalah suatu cara khusus menggunakan sinyal fisik, yang teregistrasi melalui sensor, seperti gelombang radio atau medan magnet, untuk mencapai tujuan dalam pelacakan posisi dan lokasi dalam ruangan. </w:t>
      </w:r>
      <w:r>
        <w:fldChar w:fldCharType="begin" w:fldLock="1"/>
      </w:r>
      <w:r w:rsidR="00D310F9">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fldChar w:fldCharType="separate"/>
      </w:r>
      <w:r w:rsidR="006A5C3D" w:rsidRPr="006A5C3D">
        <w:rPr>
          <w:noProof/>
        </w:rPr>
        <w:t xml:space="preserve">(Brena </w:t>
      </w:r>
      <w:r w:rsidR="006A5C3D" w:rsidRPr="006A5C3D">
        <w:rPr>
          <w:i/>
          <w:noProof/>
        </w:rPr>
        <w:t>et al.</w:t>
      </w:r>
      <w:r w:rsidR="006A5C3D" w:rsidRPr="006A5C3D">
        <w:rPr>
          <w:noProof/>
        </w:rPr>
        <w:t>, 2017)</w:t>
      </w:r>
      <w:r>
        <w:fldChar w:fldCharType="end"/>
      </w:r>
    </w:p>
    <w:p w14:paraId="366AD1A7" w14:textId="7D0F30A6" w:rsidR="00420D6A" w:rsidRDefault="00420D6A" w:rsidP="00420D6A">
      <w:pPr>
        <w:pStyle w:val="BodyTextFirstIndent"/>
        <w:rPr>
          <w:rStyle w:val="selectable"/>
          <w:color w:val="000000"/>
        </w:rPr>
      </w:pPr>
      <w:r>
        <w:rPr>
          <w:rStyle w:val="selectable"/>
          <w:color w:val="000000"/>
        </w:rPr>
        <w:t>Beberapa metode yang dilakukan untuk pengukuran sinyal yang sering digunakan adalah RSS (</w:t>
      </w:r>
      <w:r>
        <w:rPr>
          <w:rStyle w:val="selectable"/>
          <w:i/>
          <w:color w:val="000000"/>
        </w:rPr>
        <w:t>Received Signal Strength</w:t>
      </w:r>
      <w:r>
        <w:rPr>
          <w:rStyle w:val="selectable"/>
          <w:color w:val="000000"/>
        </w:rPr>
        <w:t>), ToA (</w:t>
      </w:r>
      <w:r w:rsidRPr="00DD0EAF">
        <w:rPr>
          <w:rStyle w:val="selectable"/>
          <w:i/>
          <w:color w:val="000000"/>
        </w:rPr>
        <w:t>Time of Arrival</w:t>
      </w:r>
      <w:r>
        <w:rPr>
          <w:rStyle w:val="selectable"/>
          <w:color w:val="000000"/>
        </w:rPr>
        <w:t>), TDoA (</w:t>
      </w:r>
      <w:r>
        <w:rPr>
          <w:rStyle w:val="selectable"/>
          <w:i/>
          <w:color w:val="000000"/>
        </w:rPr>
        <w:t>Time Difference of Arrival</w:t>
      </w:r>
      <w:r>
        <w:rPr>
          <w:rStyle w:val="selectable"/>
          <w:color w:val="000000"/>
        </w:rPr>
        <w:t>) dan AoA (</w:t>
      </w:r>
      <w:r>
        <w:rPr>
          <w:rStyle w:val="selectable"/>
          <w:i/>
          <w:color w:val="000000"/>
        </w:rPr>
        <w:t>Angel of Arrival</w:t>
      </w:r>
      <w:r>
        <w:rPr>
          <w:rStyle w:val="selectable"/>
          <w:color w:val="000000"/>
        </w:rPr>
        <w:t xml:space="preserve">). Kemudian beberapa teknik yang sering digunakan untuk penentuan lokasi adalah </w:t>
      </w:r>
      <w:r>
        <w:rPr>
          <w:rStyle w:val="selectable"/>
          <w:i/>
          <w:color w:val="000000"/>
        </w:rPr>
        <w:t xml:space="preserve">Proximity, </w:t>
      </w:r>
      <w:r w:rsidR="00912D62" w:rsidRPr="00912D62">
        <w:rPr>
          <w:rStyle w:val="selectable"/>
          <w:i/>
          <w:color w:val="000000"/>
        </w:rPr>
        <w:t>Fingerprinting</w:t>
      </w:r>
      <w:r>
        <w:rPr>
          <w:rStyle w:val="selectable"/>
          <w:i/>
          <w:color w:val="000000"/>
        </w:rPr>
        <w:t>, Signal Propagation, Multipath Environment, Line of Sight, Synchronization</w:t>
      </w:r>
      <w:r>
        <w:rPr>
          <w:rStyle w:val="selectable"/>
          <w:color w:val="000000"/>
        </w:rPr>
        <w:t xml:space="preserve">. Kemudian dari segi teknologi yang banyak dipakai untuk pelacakan lokasi dan posisi dalam ruangan adalah </w:t>
      </w:r>
      <w:r>
        <w:rPr>
          <w:rStyle w:val="selectable"/>
          <w:i/>
          <w:color w:val="000000"/>
        </w:rPr>
        <w:t xml:space="preserve">Infrared, </w:t>
      </w:r>
      <w:r>
        <w:rPr>
          <w:rStyle w:val="selectable"/>
          <w:color w:val="000000"/>
        </w:rPr>
        <w:t>VLC (</w:t>
      </w:r>
      <w:r>
        <w:rPr>
          <w:rStyle w:val="selectable"/>
          <w:i/>
          <w:color w:val="000000"/>
        </w:rPr>
        <w:t>Visible Light Communication</w:t>
      </w:r>
      <w:r>
        <w:rPr>
          <w:rStyle w:val="selectable"/>
          <w:color w:val="000000"/>
        </w:rPr>
        <w:t xml:space="preserve">), </w:t>
      </w:r>
      <w:r>
        <w:rPr>
          <w:rStyle w:val="selectable"/>
          <w:i/>
          <w:color w:val="000000"/>
        </w:rPr>
        <w:t xml:space="preserve">Ultrasonic Audible Sound, </w:t>
      </w:r>
      <w:r>
        <w:rPr>
          <w:rStyle w:val="selectable"/>
          <w:color w:val="000000"/>
        </w:rPr>
        <w:t>Wi-Fi, Bluetooth, ZigBee, RFID, UWB (</w:t>
      </w:r>
      <w:r>
        <w:rPr>
          <w:rStyle w:val="selectable"/>
          <w:i/>
          <w:color w:val="000000"/>
        </w:rPr>
        <w:t>Ultrawideband), Geomagnetic, Inertial, Ambient Sound, Ambient Light, Computer Vision</w:t>
      </w:r>
      <w:r>
        <w:rPr>
          <w:rStyle w:val="selectable"/>
          <w:color w:val="000000"/>
        </w:rPr>
        <w:t xml:space="preserve">. </w:t>
      </w:r>
      <w:r>
        <w:rPr>
          <w:rStyle w:val="selectable"/>
          <w:color w:val="000000"/>
        </w:rPr>
        <w:fldChar w:fldCharType="begin" w:fldLock="1"/>
      </w:r>
      <w:r w:rsidR="00D310F9">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r>
        <w:rPr>
          <w:rStyle w:val="selectable"/>
          <w:color w:val="000000"/>
        </w:rPr>
        <w:t xml:space="preserve">. </w:t>
      </w:r>
      <w:r>
        <w:t xml:space="preserve">Kemudian pada sisi algoritma yang digunakan untuk penentuan lokasi sejauh ini ada 5 yakni : Metode Probabilitas, </w:t>
      </w:r>
      <w:r>
        <w:rPr>
          <w:i/>
        </w:rPr>
        <w:t>k-nearest-neighbour</w:t>
      </w:r>
      <w:r>
        <w:t xml:space="preserve"> (</w:t>
      </w:r>
      <w:r w:rsidRPr="0012096B">
        <w:rPr>
          <w:i/>
        </w:rPr>
        <w:t>k</w:t>
      </w:r>
      <w:r>
        <w:t xml:space="preserve">NN), </w:t>
      </w:r>
      <w:r>
        <w:rPr>
          <w:i/>
        </w:rPr>
        <w:t xml:space="preserve">neural networks, support vector machine </w:t>
      </w:r>
      <w:r>
        <w:t xml:space="preserve">(SVM) dan </w:t>
      </w:r>
      <w:r>
        <w:rPr>
          <w:i/>
        </w:rPr>
        <w:t>smallest M-vertex polygon</w:t>
      </w:r>
      <w:r>
        <w:t xml:space="preserve"> (SMP). </w:t>
      </w:r>
      <w:r>
        <w:fldChar w:fldCharType="begin" w:fldLock="1"/>
      </w:r>
      <w:r w:rsidR="00D310F9">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fldChar w:fldCharType="separate"/>
      </w:r>
      <w:r w:rsidR="006A5C3D" w:rsidRPr="006A5C3D">
        <w:rPr>
          <w:noProof/>
        </w:rPr>
        <w:t xml:space="preserve">(Liu </w:t>
      </w:r>
      <w:r w:rsidR="006A5C3D" w:rsidRPr="006A5C3D">
        <w:rPr>
          <w:i/>
          <w:noProof/>
        </w:rPr>
        <w:t>et al.</w:t>
      </w:r>
      <w:r w:rsidR="006A5C3D" w:rsidRPr="006A5C3D">
        <w:rPr>
          <w:noProof/>
        </w:rPr>
        <w:t>, 2007)</w:t>
      </w:r>
      <w:r>
        <w:fldChar w:fldCharType="end"/>
      </w:r>
    </w:p>
    <w:p w14:paraId="3AF9CB7C" w14:textId="4D62C9B3" w:rsidR="00420D6A" w:rsidRDefault="00420D6A" w:rsidP="00420D6A">
      <w:pPr>
        <w:pStyle w:val="BodyTextFirstIndent"/>
        <w:rPr>
          <w:rStyle w:val="selectable"/>
          <w:color w:val="000000"/>
        </w:rPr>
      </w:pPr>
      <w:r>
        <w:rPr>
          <w:rStyle w:val="selectable"/>
          <w:color w:val="000000"/>
        </w:rPr>
        <w:t xml:space="preserve">Pada penelitian ini, penulis menggunakan teknik </w:t>
      </w:r>
      <w:r w:rsidR="00912D62" w:rsidRPr="00912D62">
        <w:rPr>
          <w:rStyle w:val="selectable"/>
          <w:i/>
          <w:color w:val="000000"/>
        </w:rPr>
        <w:t>fingerprinting</w:t>
      </w:r>
      <w:r>
        <w:rPr>
          <w:rStyle w:val="selectable"/>
          <w:color w:val="000000"/>
        </w:rPr>
        <w:t xml:space="preserve"> dengan pengukuran sinyal menggunakan RSS (</w:t>
      </w:r>
      <w:r>
        <w:rPr>
          <w:rStyle w:val="selectable"/>
          <w:i/>
          <w:color w:val="000000"/>
        </w:rPr>
        <w:t>Received Signal Strength)</w:t>
      </w:r>
      <w:r>
        <w:rPr>
          <w:rStyle w:val="selectable"/>
          <w:color w:val="000000"/>
        </w:rPr>
        <w:t xml:space="preserve">. Untuk  teknologi yang digunakan, penulis menggunakan teknologi </w:t>
      </w:r>
      <w:r w:rsidRPr="00D3632E">
        <w:rPr>
          <w:rStyle w:val="selectable"/>
          <w:i/>
          <w:color w:val="000000"/>
        </w:rPr>
        <w:t>Bluetooth Low Energy</w:t>
      </w:r>
      <w:r>
        <w:rPr>
          <w:rStyle w:val="selectable"/>
          <w:color w:val="000000"/>
        </w:rPr>
        <w:t xml:space="preserve"> dengan algoritma </w:t>
      </w:r>
      <w:r>
        <w:rPr>
          <w:rStyle w:val="selectable"/>
          <w:i/>
          <w:color w:val="000000"/>
        </w:rPr>
        <w:t>k</w:t>
      </w:r>
      <w:r>
        <w:rPr>
          <w:rStyle w:val="selectable"/>
          <w:color w:val="000000"/>
        </w:rPr>
        <w:t xml:space="preserve">NN untuk penentuan lokasi dalam sistem pelacakan lokasi di dalam gedung. </w:t>
      </w:r>
    </w:p>
    <w:p w14:paraId="1C002965" w14:textId="07A95A12" w:rsidR="00420D6A" w:rsidRDefault="00912D62" w:rsidP="00420D6A">
      <w:pPr>
        <w:pStyle w:val="Heading3"/>
        <w:numPr>
          <w:ilvl w:val="2"/>
          <w:numId w:val="40"/>
        </w:numPr>
        <w:ind w:left="714" w:hanging="714"/>
        <w:rPr>
          <w:lang w:val="en-US"/>
        </w:rPr>
      </w:pPr>
      <w:bookmarkStart w:id="34" w:name="_Toc25999892"/>
      <w:r w:rsidRPr="00912D62">
        <w:rPr>
          <w:i/>
        </w:rPr>
        <w:t>Fingerprinting</w:t>
      </w:r>
      <w:bookmarkEnd w:id="34"/>
    </w:p>
    <w:p w14:paraId="4D40B6E5" w14:textId="2720E787" w:rsidR="00420D6A" w:rsidRDefault="00420D6A" w:rsidP="00420D6A">
      <w:pPr>
        <w:pStyle w:val="BodyTextFirstIndent"/>
        <w:rPr>
          <w:rStyle w:val="selectable"/>
          <w:color w:val="000000"/>
        </w:rPr>
      </w:pPr>
      <w:r>
        <w:rPr>
          <w:lang w:val="en-US" w:eastAsia="id-ID"/>
        </w:rPr>
        <w:t xml:space="preserve"> </w:t>
      </w:r>
      <w:r w:rsidR="00912D62" w:rsidRPr="00912D62">
        <w:rPr>
          <w:i/>
          <w:lang w:eastAsia="id-ID"/>
        </w:rPr>
        <w:t>Fingerprinting</w:t>
      </w:r>
      <w:r>
        <w:rPr>
          <w:lang w:eastAsia="id-ID"/>
        </w:rPr>
        <w:t xml:space="preserve"> adalah sebuah metode yang digunakan untuk mengkalkulasikan perkiraan lokasi. </w:t>
      </w:r>
      <w:r w:rsidRPr="00790717">
        <w:rPr>
          <w:lang w:eastAsia="id-ID"/>
        </w:rPr>
        <w:t xml:space="preserve">Istilah ini telah digunakan terutama sebagai cara untuk mendapatkan lokasi dari deteksi sinyal Wi-Fi dan sejenisnya, karena </w:t>
      </w:r>
      <w:r>
        <w:rPr>
          <w:lang w:eastAsia="id-ID"/>
        </w:rPr>
        <w:t>dapat digunakan</w:t>
      </w:r>
      <w:r w:rsidRPr="00790717">
        <w:rPr>
          <w:lang w:eastAsia="id-ID"/>
        </w:rPr>
        <w:t xml:space="preserve"> di perangkat seluler, tetapi ini adalah teknik umum yang telah digunakan untuk Bluetooth dan</w:t>
      </w:r>
      <w:r>
        <w:rPr>
          <w:lang w:eastAsia="id-ID"/>
        </w:rPr>
        <w:t xml:space="preserve"> magnet juga. </w:t>
      </w:r>
      <w:r w:rsidR="00912D62" w:rsidRPr="00912D62">
        <w:rPr>
          <w:i/>
          <w:lang w:eastAsia="id-ID"/>
        </w:rPr>
        <w:t>Fingerprinting</w:t>
      </w:r>
      <w:r>
        <w:rPr>
          <w:i/>
          <w:lang w:eastAsia="id-ID"/>
        </w:rPr>
        <w:t xml:space="preserve"> </w:t>
      </w:r>
      <w:r>
        <w:rPr>
          <w:lang w:eastAsia="id-ID"/>
        </w:rPr>
        <w:t xml:space="preserve">terdiri dari 2 fase, </w:t>
      </w:r>
      <w:r>
        <w:rPr>
          <w:lang w:eastAsia="id-ID"/>
        </w:rPr>
        <w:lastRenderedPageBreak/>
        <w:t xml:space="preserve">yakni fase training dan penentuan posisi. Dalam fase training, sebuah </w:t>
      </w:r>
      <w:r>
        <w:rPr>
          <w:i/>
          <w:lang w:eastAsia="id-ID"/>
        </w:rPr>
        <w:t>radio map</w:t>
      </w:r>
      <w:r>
        <w:rPr>
          <w:lang w:eastAsia="id-ID"/>
        </w:rPr>
        <w:t xml:space="preserve"> dari nilai kekuatan sinyal yang diamati dari lokasi yang berbeda direkam. Kemudian, pada fase penentuan posisi, nilai kekuatan sinyal yang diamati pada perangkat pengguna dibandingkan dengan </w:t>
      </w:r>
      <w:r>
        <w:rPr>
          <w:i/>
          <w:lang w:eastAsia="id-ID"/>
        </w:rPr>
        <w:t>radio map</w:t>
      </w:r>
      <w:r>
        <w:rPr>
          <w:lang w:eastAsia="id-ID"/>
        </w:rPr>
        <w:t xml:space="preserve"> tadi menggunakan algoritma pencocokan kedekatan semisal </w:t>
      </w:r>
      <w:r>
        <w:rPr>
          <w:i/>
          <w:lang w:eastAsia="id-ID"/>
        </w:rPr>
        <w:t>k-nearest-neighbor</w:t>
      </w:r>
      <w:r>
        <w:rPr>
          <w:lang w:eastAsia="id-ID"/>
        </w:rPr>
        <w:t xml:space="preserve"> untuk menyimpulkan lokasi pengguna saat ini. </w:t>
      </w:r>
      <w:r>
        <w:rPr>
          <w:lang w:eastAsia="id-ID"/>
        </w:rPr>
        <w:fldChar w:fldCharType="begin" w:fldLock="1"/>
      </w:r>
      <w:r w:rsidR="00874044">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lang w:eastAsia="id-ID"/>
        </w:rPr>
        <w:fldChar w:fldCharType="separate"/>
      </w:r>
      <w:r w:rsidR="00BD687D" w:rsidRPr="00BD687D">
        <w:rPr>
          <w:noProof/>
          <w:lang w:eastAsia="id-ID"/>
        </w:rPr>
        <w:t xml:space="preserve">(Jiang </w:t>
      </w:r>
      <w:r w:rsidR="00BD687D" w:rsidRPr="00BD687D">
        <w:rPr>
          <w:i/>
          <w:noProof/>
          <w:lang w:eastAsia="id-ID"/>
        </w:rPr>
        <w:t>et al.</w:t>
      </w:r>
      <w:r w:rsidR="00BD687D" w:rsidRPr="00BD687D">
        <w:rPr>
          <w:noProof/>
          <w:lang w:eastAsia="id-ID"/>
        </w:rPr>
        <w:t>, 2015)</w:t>
      </w:r>
      <w:r>
        <w:rPr>
          <w:lang w:eastAsia="id-ID"/>
        </w:rPr>
        <w:fldChar w:fldCharType="end"/>
      </w:r>
      <w:r>
        <w:rPr>
          <w:lang w:eastAsia="id-ID"/>
        </w:rPr>
        <w:t xml:space="preserve"> </w:t>
      </w:r>
    </w:p>
    <w:p w14:paraId="46B559AA" w14:textId="77777777" w:rsidR="00420D6A" w:rsidRDefault="00420D6A" w:rsidP="00420D6A">
      <w:pPr>
        <w:pStyle w:val="Heading3"/>
        <w:numPr>
          <w:ilvl w:val="2"/>
          <w:numId w:val="40"/>
        </w:numPr>
        <w:ind w:left="714" w:hanging="714"/>
        <w:rPr>
          <w:rStyle w:val="selectable"/>
          <w:color w:val="000000"/>
        </w:rPr>
      </w:pPr>
      <w:bookmarkStart w:id="35" w:name="_Toc20222283"/>
      <w:bookmarkStart w:id="36" w:name="_Toc25999893"/>
      <w:r w:rsidRPr="0068768B">
        <w:rPr>
          <w:rStyle w:val="selectable"/>
          <w:i/>
          <w:color w:val="000000"/>
        </w:rPr>
        <w:t>Received Signal Strength</w:t>
      </w:r>
      <w:r>
        <w:rPr>
          <w:rStyle w:val="selectable"/>
          <w:color w:val="000000"/>
        </w:rPr>
        <w:t xml:space="preserve"> (RSS)</w:t>
      </w:r>
      <w:bookmarkEnd w:id="35"/>
      <w:bookmarkEnd w:id="36"/>
    </w:p>
    <w:p w14:paraId="363DACDE" w14:textId="7FB61830" w:rsidR="00420D6A" w:rsidRDefault="00420D6A" w:rsidP="00420D6A">
      <w:pPr>
        <w:pStyle w:val="BodyText"/>
        <w:ind w:firstLine="340"/>
        <w:rPr>
          <w:rStyle w:val="selectable"/>
          <w:color w:val="000000"/>
        </w:rPr>
      </w:pPr>
      <w:r w:rsidRPr="0068768B">
        <w:rPr>
          <w:rStyle w:val="selectable"/>
          <w:i/>
          <w:color w:val="000000"/>
        </w:rPr>
        <w:t>Received Signal Strength</w:t>
      </w:r>
      <w:r>
        <w:rPr>
          <w:rStyle w:val="selectable"/>
          <w:color w:val="000000"/>
        </w:rPr>
        <w:t xml:space="preserve"> (RSS) adalah intensitas medan sinyal pada titik penerima. RSS diukur pada penerima, kemudian jarak dapat diperkirakan dengan menggunakan menggunakan model perambatan sinyal atau metode lain. Teknik RSS membutuhkan penggunaan multiraterasi. </w:t>
      </w:r>
      <w:r>
        <w:rPr>
          <w:rStyle w:val="selectable"/>
          <w:color w:val="000000"/>
        </w:rPr>
        <w:fldChar w:fldCharType="begin" w:fldLock="1"/>
      </w:r>
      <w:r w:rsidR="00D310F9">
        <w:rPr>
          <w:rStyle w:val="selectable"/>
          <w:color w:val="000000"/>
        </w:rPr>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 xml:space="preserve">(Brena </w:t>
      </w:r>
      <w:r w:rsidR="006A5C3D" w:rsidRPr="006A5C3D">
        <w:rPr>
          <w:rStyle w:val="selectable"/>
          <w:i/>
          <w:noProof/>
          <w:color w:val="000000"/>
        </w:rPr>
        <w:t>et al.</w:t>
      </w:r>
      <w:r w:rsidR="006A5C3D" w:rsidRPr="006A5C3D">
        <w:rPr>
          <w:rStyle w:val="selectable"/>
          <w:noProof/>
          <w:color w:val="000000"/>
        </w:rPr>
        <w:t>, 2017)</w:t>
      </w:r>
      <w:r>
        <w:rPr>
          <w:rStyle w:val="selectable"/>
          <w:color w:val="000000"/>
        </w:rPr>
        <w:fldChar w:fldCharType="end"/>
      </w:r>
    </w:p>
    <w:p w14:paraId="771D9FE1" w14:textId="77777777" w:rsidR="00420D6A" w:rsidRDefault="00420D6A" w:rsidP="00420D6A">
      <w:pPr>
        <w:pStyle w:val="Heading3"/>
        <w:numPr>
          <w:ilvl w:val="2"/>
          <w:numId w:val="40"/>
        </w:numPr>
        <w:ind w:left="714" w:hanging="714"/>
        <w:rPr>
          <w:rStyle w:val="selectable"/>
          <w:color w:val="000000"/>
        </w:rPr>
      </w:pPr>
      <w:bookmarkStart w:id="37" w:name="_Toc20222284"/>
      <w:bookmarkStart w:id="38" w:name="_Toc25999894"/>
      <w:r w:rsidRPr="00965F53">
        <w:rPr>
          <w:rStyle w:val="selectable"/>
          <w:i/>
          <w:color w:val="000000"/>
        </w:rPr>
        <w:t>Bluetooth Low Energy</w:t>
      </w:r>
      <w:r>
        <w:rPr>
          <w:rStyle w:val="selectable"/>
          <w:color w:val="000000"/>
        </w:rPr>
        <w:t xml:space="preserve"> (BLE)</w:t>
      </w:r>
      <w:bookmarkEnd w:id="37"/>
      <w:bookmarkEnd w:id="38"/>
    </w:p>
    <w:p w14:paraId="468B75C5" w14:textId="77777777" w:rsidR="00420D6A" w:rsidRDefault="00420D6A" w:rsidP="00420D6A">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Pr="003F4096">
        <w:t xml:space="preserve">itu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Pr="003F4096">
        <w:t>, D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6F31EA4B" w14:textId="256A20F4" w:rsidR="00420D6A" w:rsidRPr="003F4096" w:rsidRDefault="00420D6A" w:rsidP="00420D6A">
      <w:pPr>
        <w:pStyle w:val="BodyText"/>
        <w:ind w:firstLine="340"/>
      </w:pPr>
      <w:r w:rsidRPr="00AE7380">
        <w:t xml:space="preserve">Teknologi Bluetooth telah dipertimbangkan untuk sistem posisi dalam ruangan sebagai pesaing Wi-Fi, khususnya sejak adopsi Bluetooth Low Energy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sidR="00D310F9">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006A5C3D" w:rsidRPr="006A5C3D">
        <w:rPr>
          <w:rStyle w:val="selectable"/>
          <w:noProof/>
          <w:color w:val="000000"/>
        </w:rPr>
        <w:t>(Faragher and Harle, 2015)</w:t>
      </w:r>
      <w:r>
        <w:rPr>
          <w:rStyle w:val="selectable"/>
          <w:color w:val="000000"/>
        </w:rPr>
        <w:fldChar w:fldCharType="end"/>
      </w:r>
    </w:p>
    <w:p w14:paraId="68F63661" w14:textId="77777777" w:rsidR="00420D6A" w:rsidRDefault="00420D6A" w:rsidP="00420D6A">
      <w:pPr>
        <w:pStyle w:val="Heading3"/>
        <w:numPr>
          <w:ilvl w:val="2"/>
          <w:numId w:val="40"/>
        </w:numPr>
        <w:ind w:left="714" w:hanging="714"/>
      </w:pPr>
      <w:bookmarkStart w:id="39" w:name="_Toc20222285"/>
      <w:bookmarkStart w:id="40" w:name="_Toc25999895"/>
      <w:r>
        <w:t xml:space="preserve">Algoritma </w:t>
      </w:r>
      <w:r w:rsidRPr="00AE7380">
        <w:rPr>
          <w:i/>
        </w:rPr>
        <w:t>k-nearest-neighbor</w:t>
      </w:r>
      <w:r>
        <w:rPr>
          <w:i/>
        </w:rPr>
        <w:t xml:space="preserve"> </w:t>
      </w:r>
      <w:r>
        <w:t>(KNN)</w:t>
      </w:r>
      <w:bookmarkEnd w:id="39"/>
      <w:bookmarkEnd w:id="40"/>
    </w:p>
    <w:p w14:paraId="4891203F" w14:textId="77777777" w:rsidR="00420D6A" w:rsidRDefault="00420D6A" w:rsidP="00420D6A">
      <w:pPr>
        <w:pStyle w:val="BodyText"/>
        <w:ind w:firstLine="340"/>
      </w:pPr>
      <w:r>
        <w:t>Algoritme k-nearest neighbor (k-NN atau KNN) adalah sebuah metode untuk melakukan klasifikasi terhadap objek berdasarkan data pembelajaran yang jaraknya paling dekat dengan objek tersebut.</w:t>
      </w:r>
    </w:p>
    <w:p w14:paraId="028EF824" w14:textId="77777777" w:rsidR="00420D6A" w:rsidRDefault="00420D6A" w:rsidP="00420D6A">
      <w:pPr>
        <w:pStyle w:val="BodyText"/>
        <w:ind w:firstLine="340"/>
      </w:pPr>
      <w:r>
        <w:t>Data pembelajaran diproyeksikan ke ruang berdimensi banyak, dimana masing-masing dimensi merepresentasikan fitur dari data. Ruang ini dibagi menjadi bagian-bagian berdasarkan klasifikasi data pembelajaran. Sebuah titik pada ruang ini ditandai kelas c, jika kelas c merupakan klasifikasi yang paling banyak ditemui pada k buah tetangga terdekat titik tersebut. Dekat atau jauhnya tetangga biasanya dihitung berdasarkan jarak Euclidean.</w:t>
      </w:r>
    </w:p>
    <w:p w14:paraId="41D23C18" w14:textId="77777777" w:rsidR="00420D6A" w:rsidRDefault="00420D6A" w:rsidP="00420D6A">
      <w:pPr>
        <w:pStyle w:val="BodyText"/>
        <w:ind w:firstLine="340"/>
      </w:pPr>
      <w:r>
        <w:t xml:space="preserve">Pada fase pembelajaran, algoritma ini hanya melakukan penyimpanan vektor-vektor fitur dan klasifikasi dari data pembelajaran. Pada fase klasifikasi, fitur-fitur yang sama dihitung untuk data test (yang klasifikasinya tidak diketahui). Jarak dari vektor yang baru ini terhadap seluruh vektor data pembelajaran dihitung, dan </w:t>
      </w:r>
      <w:r>
        <w:lastRenderedPageBreak/>
        <w:t>sejumlah k buah yang paling dekat diambil. Titik yang baru klasifikasinya diprediksikan termasuk pada klasifikasi terbanyak dari titik-titik tersebut.</w:t>
      </w:r>
    </w:p>
    <w:p w14:paraId="7A5AE329" w14:textId="39583558" w:rsidR="00987976" w:rsidRPr="00987976" w:rsidRDefault="00420D6A" w:rsidP="00420D6A">
      <w:pPr>
        <w:pStyle w:val="BodyTextFirstIndent"/>
        <w:ind w:firstLine="0"/>
        <w:rPr>
          <w:lang w:val="en-US"/>
        </w:rPr>
      </w:pPr>
      <w:r>
        <w:t>Nilai k yang terbaik untuk algoritma ini tergantung pada data secara umumnya, nilai k yang tinggi akan mengurangi efek noise pada klasifikasi, tetapi membuat batasan antara setiap klasifikasi menjadi lebih kabur. Nilai k yang bagus dapat dipilih dengan optimasi parameter, misalnya dengan menggunakan cross-validation.</w:t>
      </w:r>
    </w:p>
    <w:p w14:paraId="290047B4" w14:textId="74749718" w:rsidR="00E42AA9" w:rsidRPr="00E42AA9" w:rsidRDefault="00E43E43" w:rsidP="00E43E43">
      <w:pPr>
        <w:pStyle w:val="Heading1"/>
        <w:rPr>
          <w:lang w:val="en-US"/>
        </w:rPr>
      </w:pPr>
      <w:bookmarkStart w:id="41" w:name="_Toc25999896"/>
      <w:r>
        <w:rPr>
          <w:lang w:val="en-US"/>
        </w:rPr>
        <w:lastRenderedPageBreak/>
        <w:t>METODOLOGI</w:t>
      </w:r>
      <w:r w:rsidR="00887B4E">
        <w:rPr>
          <w:lang w:val="en-US"/>
        </w:rPr>
        <w:t xml:space="preserve"> PENELITIAN</w:t>
      </w:r>
      <w:bookmarkEnd w:id="41"/>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6F14EB" w:rsidRPr="00EC6457" w:rsidRDefault="006F14EB"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6F14EB" w:rsidRPr="00EC6457" w:rsidRDefault="006F14EB"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754D1FCE" w:rsidR="007C7977" w:rsidRDefault="007C7977" w:rsidP="007C7977">
      <w:pPr>
        <w:pStyle w:val="Caption"/>
      </w:pPr>
      <w:bookmarkStart w:id="42" w:name="_Toc535789894"/>
      <w:bookmarkStart w:id="43" w:name="_Toc24054128"/>
      <w:r>
        <w:t xml:space="preserve">Gambar </w:t>
      </w:r>
      <w:r w:rsidR="00CD2959">
        <w:fldChar w:fldCharType="begin"/>
      </w:r>
      <w:r w:rsidR="00CD2959">
        <w:instrText xml:space="preserve"> STYLEREF 1 \s </w:instrText>
      </w:r>
      <w:r w:rsidR="00CD2959">
        <w:fldChar w:fldCharType="separate"/>
      </w:r>
      <w:r w:rsidR="002C40AE">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2C40AE">
        <w:rPr>
          <w:noProof/>
        </w:rPr>
        <w:t>1</w:t>
      </w:r>
      <w:r w:rsidR="00CD2959">
        <w:fldChar w:fldCharType="end"/>
      </w:r>
      <w:r>
        <w:t xml:space="preserve"> Metodologi Penelitian</w:t>
      </w:r>
      <w:bookmarkEnd w:id="42"/>
      <w:bookmarkEnd w:id="43"/>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44" w:name="_Toc20222287"/>
      <w:bookmarkStart w:id="45" w:name="_Toc25999897"/>
      <w:r>
        <w:lastRenderedPageBreak/>
        <w:t>Identifikasi Masalah</w:t>
      </w:r>
      <w:bookmarkEnd w:id="44"/>
      <w:bookmarkEnd w:id="45"/>
    </w:p>
    <w:p w14:paraId="4E14FBC2" w14:textId="77777777" w:rsidR="007C7977" w:rsidRDefault="007C7977" w:rsidP="007C7977">
      <w:pPr>
        <w:pStyle w:val="BodyText"/>
        <w:ind w:firstLine="340"/>
      </w:pPr>
      <w:r>
        <w:t>Penulis menemukan masalah pada infrastruktur kesehatan rumah sakit khususnya pada bagian pencarian pasien yang masih dilakukan secara manual oleh staff rumah sakit. Hal ini berdampak pada efisiensi kinerja dari sistem rumah sakit tersebut sehingga penulis memberikan solusi dengan cara melacak posisi pasien dengan menggunakan tag bluetooth sehingga staff perawat dapat dengan mudah menemukan lokasi pasien.</w:t>
      </w:r>
    </w:p>
    <w:p w14:paraId="160B28A8" w14:textId="77777777" w:rsidR="007C7977" w:rsidRDefault="007C7977" w:rsidP="007C7977">
      <w:pPr>
        <w:pStyle w:val="Heading2"/>
        <w:numPr>
          <w:ilvl w:val="1"/>
          <w:numId w:val="40"/>
        </w:numPr>
      </w:pPr>
      <w:bookmarkStart w:id="46" w:name="_Toc20222288"/>
      <w:bookmarkStart w:id="47" w:name="_Toc25999898"/>
      <w:r>
        <w:t>Studi Literatur</w:t>
      </w:r>
      <w:bookmarkEnd w:id="46"/>
      <w:bookmarkEnd w:id="47"/>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48" w:name="_Toc20222289"/>
      <w:bookmarkStart w:id="49" w:name="_Toc25999899"/>
      <w:commentRangeStart w:id="50"/>
      <w:r>
        <w:t>Analisis Kebutuhan</w:t>
      </w:r>
      <w:bookmarkEnd w:id="48"/>
      <w:bookmarkEnd w:id="49"/>
      <w:commentRangeEnd w:id="50"/>
      <w:r w:rsidR="00745A85">
        <w:rPr>
          <w:rStyle w:val="CommentReference"/>
          <w:rFonts w:eastAsia="Calibri" w:cs="Arial"/>
          <w:b w:val="0"/>
          <w:bCs w:val="0"/>
        </w:rPr>
        <w:commentReference w:id="50"/>
      </w:r>
    </w:p>
    <w:p w14:paraId="0C8ED047" w14:textId="77777777" w:rsidR="007C7977" w:rsidRDefault="007C7977" w:rsidP="007C7977">
      <w:pPr>
        <w:pStyle w:val="BodyText"/>
        <w:ind w:firstLine="340"/>
      </w:pPr>
      <w:r>
        <w:t>Analisis kebutuhan memiliki tujuan untuk memahami kebutuhan yang diperlukan pada penelitian ini</w:t>
      </w:r>
    </w:p>
    <w:p w14:paraId="5DD8F2A8" w14:textId="77777777" w:rsidR="007C7977" w:rsidRDefault="007C7977" w:rsidP="007C7977">
      <w:pPr>
        <w:pStyle w:val="Heading3"/>
        <w:numPr>
          <w:ilvl w:val="2"/>
          <w:numId w:val="40"/>
        </w:numPr>
        <w:ind w:left="714" w:hanging="714"/>
      </w:pPr>
      <w:bookmarkStart w:id="51" w:name="_Toc20222290"/>
      <w:bookmarkStart w:id="52" w:name="_Toc25999900"/>
      <w:r>
        <w:t>Analisis Kebutuhan Perangkat Keras</w:t>
      </w:r>
      <w:bookmarkEnd w:id="51"/>
      <w:bookmarkEnd w:id="52"/>
    </w:p>
    <w:p w14:paraId="66E20014" w14:textId="77777777" w:rsidR="007C7977" w:rsidRDefault="007C7977" w:rsidP="007C7977">
      <w:pPr>
        <w:pStyle w:val="BodyText"/>
        <w:ind w:firstLine="340"/>
      </w:pPr>
      <w:r>
        <w:t>Pada penelitian ini, penulis membutuhkan perangkat keras dengan rincian sebagai berikut :</w:t>
      </w:r>
    </w:p>
    <w:p w14:paraId="0729F26F" w14:textId="77777777" w:rsidR="007C7977" w:rsidRDefault="007C7977" w:rsidP="007C7977">
      <w:pPr>
        <w:pStyle w:val="BodyText"/>
        <w:numPr>
          <w:ilvl w:val="6"/>
          <w:numId w:val="40"/>
        </w:numPr>
        <w:ind w:left="426"/>
      </w:pPr>
      <w:commentRangeStart w:id="53"/>
      <w:r>
        <w:t>Mikrokontroler ESP32</w:t>
      </w:r>
      <w:commentRangeEnd w:id="53"/>
      <w:r w:rsidR="00745A85">
        <w:rPr>
          <w:rStyle w:val="CommentReference"/>
        </w:rPr>
        <w:commentReference w:id="53"/>
      </w:r>
      <w:r>
        <w:t>, dengan jumlah dan fungsi sebagai berikut :</w:t>
      </w:r>
    </w:p>
    <w:p w14:paraId="6F4646C4" w14:textId="77777777" w:rsidR="007C7977" w:rsidRDefault="007C7977" w:rsidP="007C7977">
      <w:pPr>
        <w:pStyle w:val="BodyText"/>
        <w:numPr>
          <w:ilvl w:val="0"/>
          <w:numId w:val="41"/>
        </w:numPr>
      </w:pPr>
      <w:r>
        <w:t xml:space="preserve">Jumlah  </w:t>
      </w:r>
      <w:r>
        <w:tab/>
        <w:t>: 5</w:t>
      </w:r>
    </w:p>
    <w:p w14:paraId="7615C11D" w14:textId="77777777" w:rsidR="007C7977" w:rsidRDefault="007C7977" w:rsidP="007C7977">
      <w:pPr>
        <w:pStyle w:val="BodyText"/>
        <w:numPr>
          <w:ilvl w:val="0"/>
          <w:numId w:val="41"/>
        </w:numPr>
        <w:spacing w:after="0"/>
      </w:pPr>
      <w:r>
        <w:t>Fungsi</w:t>
      </w:r>
      <w:r>
        <w:tab/>
        <w:t xml:space="preserve">   </w:t>
      </w:r>
      <w:r>
        <w:tab/>
        <w:t>: Sebagai perangkat yang menerima sinyal bluetooth untuk</w:t>
      </w:r>
    </w:p>
    <w:p w14:paraId="3B9E75BD" w14:textId="77777777" w:rsidR="007C7977" w:rsidRDefault="007C7977" w:rsidP="007C7977">
      <w:pPr>
        <w:pStyle w:val="BodyText"/>
        <w:ind w:left="786"/>
      </w:pPr>
      <w:r>
        <w:tab/>
      </w:r>
      <w:r>
        <w:tab/>
        <w:t xml:space="preserve">  kemudian dikirim menuju server</w:t>
      </w:r>
    </w:p>
    <w:p w14:paraId="4917A568" w14:textId="77777777" w:rsidR="007C7977" w:rsidRDefault="007C7977" w:rsidP="007C7977">
      <w:pPr>
        <w:pStyle w:val="BodyText"/>
        <w:numPr>
          <w:ilvl w:val="6"/>
          <w:numId w:val="40"/>
        </w:numPr>
        <w:ind w:left="426"/>
      </w:pPr>
      <w:r>
        <w:t>iTAG Bluetooth, dengan jumlah dan fungsi sebagai berikut :</w:t>
      </w:r>
    </w:p>
    <w:p w14:paraId="2B316724" w14:textId="77777777" w:rsidR="007C7977" w:rsidRDefault="007C7977" w:rsidP="007C7977">
      <w:pPr>
        <w:pStyle w:val="BodyText"/>
        <w:numPr>
          <w:ilvl w:val="0"/>
          <w:numId w:val="41"/>
        </w:numPr>
      </w:pPr>
      <w:r>
        <w:t xml:space="preserve">Jumlah   </w:t>
      </w:r>
      <w:r>
        <w:tab/>
        <w:t>: 1</w:t>
      </w:r>
    </w:p>
    <w:p w14:paraId="214E9A2F" w14:textId="77777777" w:rsidR="007C7977" w:rsidRDefault="007C7977" w:rsidP="007C7977">
      <w:pPr>
        <w:pStyle w:val="BodyText"/>
        <w:numPr>
          <w:ilvl w:val="0"/>
          <w:numId w:val="41"/>
        </w:numPr>
      </w:pPr>
      <w:r>
        <w:t>Fungsi</w:t>
      </w:r>
      <w:r>
        <w:tab/>
      </w:r>
      <w:r>
        <w:tab/>
        <w:t>: Sebagai perangkat yang memancarkan sinyal bluetooth</w:t>
      </w:r>
    </w:p>
    <w:p w14:paraId="5F7DC933" w14:textId="77777777" w:rsidR="007C7977" w:rsidRDefault="007C7977" w:rsidP="007C7977">
      <w:pPr>
        <w:pStyle w:val="BodyText"/>
        <w:numPr>
          <w:ilvl w:val="6"/>
          <w:numId w:val="40"/>
        </w:numPr>
        <w:ind w:left="426"/>
      </w:pPr>
      <w:r>
        <w:t>Smartphone Android, dengan jumlah dan fungsi sebagai berikut :</w:t>
      </w:r>
    </w:p>
    <w:p w14:paraId="779C9858" w14:textId="77777777" w:rsidR="007C7977" w:rsidRDefault="007C7977" w:rsidP="007C7977">
      <w:pPr>
        <w:pStyle w:val="BodyText"/>
        <w:numPr>
          <w:ilvl w:val="0"/>
          <w:numId w:val="41"/>
        </w:numPr>
      </w:pPr>
      <w:r>
        <w:t>Jumlah</w:t>
      </w:r>
      <w:r>
        <w:tab/>
        <w:t>: 1</w:t>
      </w:r>
    </w:p>
    <w:p w14:paraId="4D8D5A9C" w14:textId="77777777" w:rsidR="007C7977" w:rsidRDefault="007C7977" w:rsidP="007C7977">
      <w:pPr>
        <w:pStyle w:val="BodyText"/>
        <w:numPr>
          <w:ilvl w:val="0"/>
          <w:numId w:val="41"/>
        </w:numPr>
        <w:spacing w:after="0"/>
      </w:pPr>
      <w:r>
        <w:t>Fungsi</w:t>
      </w:r>
      <w:r>
        <w:tab/>
      </w:r>
      <w:r>
        <w:tab/>
        <w:t>: Sebagai penyedia jaringan bagi sensor ESP32 untuk</w:t>
      </w:r>
    </w:p>
    <w:p w14:paraId="42D9E937" w14:textId="77777777" w:rsidR="007C7977" w:rsidRDefault="007C7977" w:rsidP="007C7977">
      <w:pPr>
        <w:pStyle w:val="BodyText"/>
        <w:spacing w:after="0"/>
        <w:ind w:left="786"/>
      </w:pPr>
      <w:r>
        <w:tab/>
      </w:r>
      <w:r>
        <w:tab/>
        <w:t xml:space="preserve">  mengirim data sinyal bluetooth yang berhasil didapatkan</w:t>
      </w:r>
    </w:p>
    <w:p w14:paraId="3CD4B4F4" w14:textId="77777777" w:rsidR="007C7977" w:rsidRDefault="007C7977" w:rsidP="007C7977">
      <w:pPr>
        <w:pStyle w:val="BodyText"/>
        <w:ind w:left="786"/>
      </w:pPr>
      <w:r>
        <w:tab/>
      </w:r>
      <w:r>
        <w:tab/>
        <w:t xml:space="preserve">  menuju server</w:t>
      </w:r>
    </w:p>
    <w:p w14:paraId="472EC38A" w14:textId="77777777" w:rsidR="007C7977" w:rsidRDefault="007C7977" w:rsidP="007C7977">
      <w:pPr>
        <w:pStyle w:val="BodyText"/>
        <w:ind w:left="786"/>
      </w:pPr>
    </w:p>
    <w:p w14:paraId="6810693C" w14:textId="77777777" w:rsidR="007C7977" w:rsidRDefault="007C7977" w:rsidP="007C7977">
      <w:pPr>
        <w:pStyle w:val="BodyText"/>
        <w:numPr>
          <w:ilvl w:val="6"/>
          <w:numId w:val="40"/>
        </w:numPr>
        <w:ind w:left="426"/>
      </w:pPr>
      <w:r>
        <w:lastRenderedPageBreak/>
        <w:t>Laptop, dengan jumlah dan fungsi sebagai berikut :</w:t>
      </w:r>
    </w:p>
    <w:p w14:paraId="58A21669" w14:textId="77777777" w:rsidR="007C7977" w:rsidRDefault="007C7977" w:rsidP="007C7977">
      <w:pPr>
        <w:pStyle w:val="BodyText"/>
        <w:numPr>
          <w:ilvl w:val="0"/>
          <w:numId w:val="41"/>
        </w:numPr>
      </w:pPr>
      <w:r>
        <w:t>Jumlah</w:t>
      </w:r>
      <w:r>
        <w:tab/>
        <w:t>: 1</w:t>
      </w:r>
    </w:p>
    <w:p w14:paraId="5D429E66" w14:textId="77777777" w:rsidR="007C7977" w:rsidRDefault="007C7977" w:rsidP="007C7977">
      <w:pPr>
        <w:pStyle w:val="BodyText"/>
        <w:numPr>
          <w:ilvl w:val="0"/>
          <w:numId w:val="41"/>
        </w:numPr>
        <w:spacing w:after="0"/>
        <w:ind w:hanging="357"/>
      </w:pPr>
      <w:r>
        <w:t>Fungsi</w:t>
      </w:r>
      <w:r>
        <w:tab/>
      </w:r>
      <w:r>
        <w:tab/>
        <w:t>: Sebagai database server untuk memproses data sinyal</w:t>
      </w:r>
    </w:p>
    <w:p w14:paraId="5FC38A3E" w14:textId="77777777" w:rsidR="007C7977" w:rsidRDefault="007C7977" w:rsidP="007C7977">
      <w:pPr>
        <w:pStyle w:val="BodyText"/>
        <w:spacing w:after="0"/>
        <w:ind w:left="786"/>
      </w:pPr>
      <w:r>
        <w:tab/>
      </w:r>
      <w:r>
        <w:tab/>
        <w:t xml:space="preserve">  Bluetooth yang dikirimkan oleh sensor ESP32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54" w:name="_Toc20222291"/>
      <w:bookmarkStart w:id="55" w:name="_Toc25999901"/>
      <w:r>
        <w:t>Perancangan Sistem</w:t>
      </w:r>
      <w:bookmarkEnd w:id="54"/>
      <w:bookmarkEnd w:id="55"/>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val="en-US"/>
        </w:rPr>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4">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4CB148EE" w:rsidR="007C7977" w:rsidRDefault="007C7977" w:rsidP="007C7977">
      <w:pPr>
        <w:pStyle w:val="Caption"/>
      </w:pPr>
      <w:bookmarkStart w:id="56" w:name="_Toc535789895"/>
      <w:bookmarkStart w:id="57" w:name="_Toc24054129"/>
      <w:r>
        <w:t xml:space="preserve">Gambar </w:t>
      </w:r>
      <w:r w:rsidR="00CD2959">
        <w:fldChar w:fldCharType="begin"/>
      </w:r>
      <w:r w:rsidR="00CD2959">
        <w:instrText xml:space="preserve"> STYLEREF 1 \s </w:instrText>
      </w:r>
      <w:r w:rsidR="00CD2959">
        <w:fldChar w:fldCharType="separate"/>
      </w:r>
      <w:r w:rsidR="002C40AE">
        <w:rPr>
          <w:noProof/>
        </w:rPr>
        <w:t>3</w:t>
      </w:r>
      <w:r w:rsidR="00CD2959">
        <w:fldChar w:fldCharType="end"/>
      </w:r>
      <w:r w:rsidR="00CD2959">
        <w:t>.</w:t>
      </w:r>
      <w:r w:rsidR="00CD2959">
        <w:fldChar w:fldCharType="begin"/>
      </w:r>
      <w:r w:rsidR="00CD2959">
        <w:instrText xml:space="preserve"> SEQ Gambar \* ARABIC \s 1 </w:instrText>
      </w:r>
      <w:r w:rsidR="00CD2959">
        <w:fldChar w:fldCharType="separate"/>
      </w:r>
      <w:r w:rsidR="002C40AE">
        <w:rPr>
          <w:noProof/>
        </w:rPr>
        <w:t>2</w:t>
      </w:r>
      <w:r w:rsidR="00CD2959">
        <w:fldChar w:fldCharType="end"/>
      </w:r>
      <w:r>
        <w:t xml:space="preserve"> </w:t>
      </w:r>
      <w:r w:rsidR="00861ABD">
        <w:t>Alur implementasi sistem pelacakan dalam gedung</w:t>
      </w:r>
      <w:bookmarkEnd w:id="56"/>
      <w:r w:rsidR="00861ABD">
        <w:t xml:space="preserve"> berbasis BLE</w:t>
      </w:r>
      <w:bookmarkEnd w:id="57"/>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58" w:name="_Toc20222292"/>
      <w:bookmarkStart w:id="59" w:name="_Toc25999902"/>
      <w:r>
        <w:t>Implementasi</w:t>
      </w:r>
      <w:bookmarkEnd w:id="58"/>
      <w:bookmarkEnd w:id="59"/>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60" w:name="_Toc20222293"/>
      <w:bookmarkStart w:id="61" w:name="_Toc25999903"/>
      <w:r>
        <w:t>Pengujian</w:t>
      </w:r>
      <w:bookmarkEnd w:id="60"/>
      <w:bookmarkEnd w:id="61"/>
    </w:p>
    <w:p w14:paraId="4D0F7609" w14:textId="77777777" w:rsidR="007C7977" w:rsidRDefault="007C7977" w:rsidP="007C7977">
      <w:pPr>
        <w:pStyle w:val="BodyText"/>
        <w:ind w:firstLine="340"/>
      </w:pPr>
      <w:r>
        <w:t xml:space="preserve">Pada  tahap  ini,  sistem  telah  berhasil  dirancang  lalu  penulis  akan  melakukan pengujian  pada  sistem  yang  dibangun.  Pengujian  dilakukan  untuk  </w:t>
      </w:r>
      <w:r>
        <w:lastRenderedPageBreak/>
        <w:t>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62" w:name="_Toc20222294"/>
      <w:bookmarkStart w:id="63" w:name="_Toc25999904"/>
      <w:r>
        <w:t>Kesimpulan dan Saran</w:t>
      </w:r>
      <w:bookmarkEnd w:id="62"/>
      <w:bookmarkEnd w:id="63"/>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64" w:name="_Toc25999905"/>
      <w:r>
        <w:lastRenderedPageBreak/>
        <w:t>ANALISA KEBUTUHAN DAN PERANCANGAN</w:t>
      </w:r>
      <w:bookmarkEnd w:id="64"/>
      <w:r w:rsidR="00E43E43">
        <w:rPr>
          <w:lang w:val="en-US"/>
        </w:rPr>
        <w:t xml:space="preserve"> </w:t>
      </w:r>
    </w:p>
    <w:p w14:paraId="25BB685D" w14:textId="244FAE24" w:rsidR="00692B49" w:rsidRDefault="00072848" w:rsidP="00692B49">
      <w:pPr>
        <w:pStyle w:val="Heading2"/>
        <w:rPr>
          <w:lang w:val="en-US"/>
        </w:rPr>
      </w:pPr>
      <w:bookmarkStart w:id="65" w:name="_Toc25999906"/>
      <w:r>
        <w:t>Deskripsi Umum Sistem</w:t>
      </w:r>
      <w:bookmarkEnd w:id="65"/>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66" w:name="_Toc25999907"/>
      <w:r>
        <w:t>Kebutuhan Sistem</w:t>
      </w:r>
      <w:bookmarkEnd w:id="66"/>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67" w:name="_Toc25999908"/>
      <w:r>
        <w:t>Kebutuhan Fungsional</w:t>
      </w:r>
      <w:bookmarkEnd w:id="67"/>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77777777" w:rsidR="00064A2E" w:rsidRDefault="00064A2E" w:rsidP="00064A2E">
      <w:pPr>
        <w:pStyle w:val="Caption"/>
        <w:rPr>
          <w:lang w:val="en-US"/>
        </w:rPr>
      </w:pPr>
      <w:r>
        <w:rPr>
          <w:lang w:val="en-US"/>
        </w:rPr>
        <w:t xml:space="preserve">    </w:t>
      </w:r>
      <w:bookmarkStart w:id="68" w:name="_Toc23966761"/>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1</w:t>
      </w:r>
      <w:r>
        <w:fldChar w:fldCharType="end"/>
      </w:r>
      <w:r>
        <w:t xml:space="preserve"> Kebutuhan Fungsional</w:t>
      </w:r>
      <w:bookmarkEnd w:id="68"/>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69" w:name="_Toc25999909"/>
      <w:r>
        <w:lastRenderedPageBreak/>
        <w:t>Kebutuhan Non-Fungsional</w:t>
      </w:r>
      <w:bookmarkEnd w:id="69"/>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77777777" w:rsidR="00064A2E" w:rsidRDefault="00064A2E" w:rsidP="00064A2E">
      <w:pPr>
        <w:pStyle w:val="Caption"/>
      </w:pPr>
      <w:bookmarkStart w:id="70" w:name="_Toc23966762"/>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2</w:t>
      </w:r>
      <w:r>
        <w:fldChar w:fldCharType="end"/>
      </w:r>
      <w:r>
        <w:t xml:space="preserve"> Kebutuhan perangkat lunak</w:t>
      </w:r>
      <w:bookmarkEnd w:id="70"/>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77777777" w:rsidR="00064A2E" w:rsidRDefault="00064A2E" w:rsidP="00064A2E">
      <w:pPr>
        <w:pStyle w:val="Caption"/>
        <w:jc w:val="left"/>
      </w:pPr>
      <w:bookmarkStart w:id="71" w:name="_Toc23966763"/>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3</w:t>
      </w:r>
      <w:r>
        <w:fldChar w:fldCharType="end"/>
      </w:r>
      <w:r>
        <w:t xml:space="preserve"> Kebutuhan Perangkat Keras</w:t>
      </w:r>
      <w:bookmarkEnd w:id="71"/>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4</w:t>
      </w:r>
      <w:r>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72" w:name="_Toc25999910"/>
      <w:r>
        <w:t xml:space="preserve">Perancangan Implementasi Metode </w:t>
      </w:r>
      <w:r w:rsidR="00912D62" w:rsidRPr="00912D62">
        <w:rPr>
          <w:i/>
        </w:rPr>
        <w:t>Fingerprinting</w:t>
      </w:r>
      <w:bookmarkEnd w:id="72"/>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73" w:name="_Toc25999911"/>
      <w:r>
        <w:t>Pengumpulan Data Pola sinyal</w:t>
      </w:r>
      <w:bookmarkEnd w:id="73"/>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1C29A3E2" w:rsidR="00064A2E" w:rsidRDefault="00064A2E" w:rsidP="00064A2E">
      <w:pPr>
        <w:pStyle w:val="Caption"/>
      </w:pPr>
      <w:bookmarkStart w:id="74" w:name="_Toc24054130"/>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1</w:t>
      </w:r>
      <w:r>
        <w:fldChar w:fldCharType="end"/>
      </w:r>
      <w:r>
        <w:t xml:space="preserve"> Diagram alir tahap pertama metode </w:t>
      </w:r>
      <w:r w:rsidR="00912D62" w:rsidRPr="00912D62">
        <w:rPr>
          <w:i/>
        </w:rPr>
        <w:t>fingerprinting</w:t>
      </w:r>
      <w:bookmarkEnd w:id="74"/>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77777777" w:rsidR="00064A2E" w:rsidRDefault="00064A2E" w:rsidP="00064A2E">
      <w:pPr>
        <w:pStyle w:val="Caption"/>
      </w:pPr>
      <w:bookmarkStart w:id="75" w:name="_Toc24054131"/>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2</w:t>
      </w:r>
      <w:r>
        <w:fldChar w:fldCharType="end"/>
      </w:r>
      <w:r>
        <w:t xml:space="preserve"> Denah ruangan implementasi sistem pelacakan dalam gedung</w:t>
      </w:r>
      <w:bookmarkEnd w:id="75"/>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76" w:name="_Toc25999912"/>
      <w:r>
        <w:t xml:space="preserve">Pelacakan Ruangan Secara </w:t>
      </w:r>
      <w:r w:rsidRPr="00B70186">
        <w:rPr>
          <w:i/>
        </w:rPr>
        <w:t>Real-Time</w:t>
      </w:r>
      <w:bookmarkEnd w:id="76"/>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77777777" w:rsidR="00064A2E" w:rsidRDefault="00064A2E" w:rsidP="00064A2E">
      <w:pPr>
        <w:pStyle w:val="Caption"/>
      </w:pPr>
      <w:bookmarkStart w:id="77" w:name="_Toc24054132"/>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3</w:t>
      </w:r>
      <w:r>
        <w:fldChar w:fldCharType="end"/>
      </w:r>
      <w:r>
        <w:t xml:space="preserve"> Diagram alir pelacakan perangkat iTAG Bluetooth</w:t>
      </w:r>
      <w:bookmarkEnd w:id="77"/>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78" w:name="_Toc25999913"/>
      <w:r>
        <w:t>Perancangan Parameter Pengujian</w:t>
      </w:r>
      <w:bookmarkEnd w:id="78"/>
    </w:p>
    <w:p w14:paraId="79B3E68A" w14:textId="77777777" w:rsidR="00064A2E" w:rsidRDefault="00064A2E" w:rsidP="00064A2E">
      <w:pPr>
        <w:pStyle w:val="Heading3"/>
      </w:pPr>
      <w:bookmarkStart w:id="79" w:name="_Toc25999914"/>
      <w:r>
        <w:t>Akurasi Kesalahan Pelacakan Secara Umum</w:t>
      </w:r>
      <w:bookmarkEnd w:id="79"/>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80" w:name="_Toc25999915"/>
      <w:r>
        <w:t>Akurasi Kesalahan per sub-lokasi dalam ruang</w:t>
      </w:r>
      <w:bookmarkEnd w:id="80"/>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5</w:t>
      </w:r>
      <w:r>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81" w:name="_Toc25999916"/>
      <w:r>
        <w:lastRenderedPageBreak/>
        <w:t>Perancangan Sistem</w:t>
      </w:r>
      <w:bookmarkEnd w:id="81"/>
    </w:p>
    <w:p w14:paraId="01455779" w14:textId="77777777" w:rsidR="00064A2E" w:rsidRDefault="00064A2E" w:rsidP="00064A2E">
      <w:pPr>
        <w:pStyle w:val="Heading3"/>
      </w:pPr>
      <w:bookmarkStart w:id="82" w:name="_Toc25999917"/>
      <w:r>
        <w:t>Pengumpulan Data Pola Sinyal</w:t>
      </w:r>
      <w:bookmarkEnd w:id="82"/>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6</w:t>
      </w:r>
      <w:r>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7</w:t>
      </w:r>
      <w:r>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83" w:name="_Toc25999918"/>
      <w:r>
        <w:t xml:space="preserve">Pelacakan Lokasi Secara </w:t>
      </w:r>
      <w:r w:rsidRPr="00C5207D">
        <w:rPr>
          <w:i/>
        </w:rPr>
        <w:t>Real-Time</w:t>
      </w:r>
      <w:bookmarkEnd w:id="83"/>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8</w:t>
      </w:r>
      <w:r>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9</w:t>
      </w:r>
      <w:r>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84" w:name="_Toc25999919"/>
      <w:r>
        <w:t>Perancangan Skenario Pengujian</w:t>
      </w:r>
      <w:bookmarkEnd w:id="84"/>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77777777" w:rsidR="00064A2E" w:rsidRDefault="00064A2E" w:rsidP="00064A2E">
      <w:pPr>
        <w:pStyle w:val="Caption"/>
      </w:pPr>
      <w:r>
        <w:t xml:space="preserve">Tabel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Tabel \* ARABIC \s 1 </w:instrText>
      </w:r>
      <w:r>
        <w:fldChar w:fldCharType="separate"/>
      </w:r>
      <w:r w:rsidR="002C40AE">
        <w:rPr>
          <w:noProof/>
        </w:rPr>
        <w:t>10</w:t>
      </w:r>
      <w:r>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77777777" w:rsidR="00064A2E" w:rsidRDefault="00064A2E" w:rsidP="00064A2E">
      <w:pPr>
        <w:pStyle w:val="Caption"/>
      </w:pPr>
      <w:r>
        <w:t xml:space="preserve">Gambar </w:t>
      </w:r>
      <w:r>
        <w:fldChar w:fldCharType="begin"/>
      </w:r>
      <w:r>
        <w:instrText xml:space="preserve"> STYLEREF 1 \s </w:instrText>
      </w:r>
      <w:r>
        <w:fldChar w:fldCharType="separate"/>
      </w:r>
      <w:r w:rsidR="002C40AE">
        <w:rPr>
          <w:noProof/>
        </w:rPr>
        <w:t>4</w:t>
      </w:r>
      <w:r>
        <w:fldChar w:fldCharType="end"/>
      </w:r>
      <w:r>
        <w:t>.</w:t>
      </w:r>
      <w:r>
        <w:fldChar w:fldCharType="begin"/>
      </w:r>
      <w:r>
        <w:instrText xml:space="preserve"> SEQ Gambar \* ARABIC \s 1 </w:instrText>
      </w:r>
      <w:r>
        <w:fldChar w:fldCharType="separate"/>
      </w:r>
      <w:r w:rsidR="002C40AE">
        <w:rPr>
          <w:noProof/>
        </w:rPr>
        <w:t>4</w:t>
      </w:r>
      <w:r>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85" w:name="_Toc25999920"/>
      <w:r>
        <w:rPr>
          <w:lang w:val="en-US"/>
        </w:rPr>
        <w:lastRenderedPageBreak/>
        <w:t>PEMBAHASAN</w:t>
      </w:r>
      <w:bookmarkEnd w:id="85"/>
    </w:p>
    <w:bookmarkEnd w:id="29"/>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86" w:name="_Toc25999921"/>
      <w:r>
        <w:rPr>
          <w:lang w:val="en-US"/>
        </w:rPr>
        <w:t>Subbab</w:t>
      </w:r>
      <w:r w:rsidR="00692B49">
        <w:rPr>
          <w:lang w:val="en-US"/>
        </w:rPr>
        <w:t xml:space="preserve"> </w:t>
      </w:r>
      <w:r>
        <w:rPr>
          <w:lang w:val="en-US"/>
        </w:rPr>
        <w:t>Lima Satu</w:t>
      </w:r>
      <w:bookmarkEnd w:id="86"/>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87" w:name="_Toc25999922"/>
      <w:r>
        <w:rPr>
          <w:lang w:val="en-US"/>
        </w:rPr>
        <w:t>Subbab</w:t>
      </w:r>
      <w:r w:rsidR="00692B49">
        <w:rPr>
          <w:lang w:val="en-US"/>
        </w:rPr>
        <w:t xml:space="preserve"> </w:t>
      </w:r>
      <w:r w:rsidR="0073645E">
        <w:rPr>
          <w:lang w:val="en-US"/>
        </w:rPr>
        <w:t>Lima Satu Satu</w:t>
      </w:r>
      <w:bookmarkEnd w:id="87"/>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88" w:name="_Toc25999923"/>
      <w:r>
        <w:rPr>
          <w:lang w:val="en-US"/>
        </w:rPr>
        <w:t>Subbab</w:t>
      </w:r>
      <w:r w:rsidR="00692B49">
        <w:rPr>
          <w:lang w:val="en-US"/>
        </w:rPr>
        <w:t xml:space="preserve"> </w:t>
      </w:r>
      <w:r w:rsidR="0073645E">
        <w:rPr>
          <w:lang w:val="en-US"/>
        </w:rPr>
        <w:t>Lima Satu Dua</w:t>
      </w:r>
      <w:bookmarkEnd w:id="88"/>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89" w:name="_Toc25999924"/>
      <w:r>
        <w:rPr>
          <w:lang w:val="en-US"/>
        </w:rPr>
        <w:t>Subbab</w:t>
      </w:r>
      <w:r w:rsidR="00692B49">
        <w:rPr>
          <w:lang w:val="en-US"/>
        </w:rPr>
        <w:t xml:space="preserve"> </w:t>
      </w:r>
      <w:r w:rsidR="0073645E">
        <w:rPr>
          <w:lang w:val="en-US"/>
        </w:rPr>
        <w:t>Lima Dua</w:t>
      </w:r>
      <w:bookmarkEnd w:id="89"/>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90" w:name="_Toc25999925"/>
      <w:r>
        <w:rPr>
          <w:lang w:val="en-US"/>
        </w:rPr>
        <w:t>Subbab</w:t>
      </w:r>
      <w:r w:rsidR="00692B49">
        <w:rPr>
          <w:lang w:val="en-US"/>
        </w:rPr>
        <w:t xml:space="preserve"> </w:t>
      </w:r>
      <w:r w:rsidR="0073645E">
        <w:rPr>
          <w:lang w:val="en-US"/>
        </w:rPr>
        <w:t>Lima Dua Satu</w:t>
      </w:r>
      <w:bookmarkEnd w:id="90"/>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91" w:name="_Toc25999926"/>
      <w:r>
        <w:rPr>
          <w:lang w:val="en-US"/>
        </w:rPr>
        <w:t>Subbab</w:t>
      </w:r>
      <w:r w:rsidR="00692B49">
        <w:rPr>
          <w:lang w:val="en-US"/>
        </w:rPr>
        <w:t xml:space="preserve"> </w:t>
      </w:r>
      <w:r w:rsidR="0073645E">
        <w:rPr>
          <w:lang w:val="en-US"/>
        </w:rPr>
        <w:t>Lima Dua Dua</w:t>
      </w:r>
      <w:bookmarkEnd w:id="91"/>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92" w:name="_Toc25999927"/>
      <w:r>
        <w:rPr>
          <w:lang w:val="en-US"/>
        </w:rPr>
        <w:t>Subbab</w:t>
      </w:r>
      <w:r w:rsidR="00D4584D">
        <w:rPr>
          <w:lang w:val="en-US"/>
        </w:rPr>
        <w:t xml:space="preserve"> </w:t>
      </w:r>
      <w:r>
        <w:rPr>
          <w:lang w:val="en-US"/>
        </w:rPr>
        <w:t>Lima Tiga</w:t>
      </w:r>
      <w:bookmarkEnd w:id="92"/>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93"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93"/>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94" w:name="_Toc25999929"/>
      <w:r>
        <w:rPr>
          <w:lang w:val="en-US"/>
        </w:rPr>
        <w:t xml:space="preserve">Contoh </w:t>
      </w:r>
      <w:r w:rsidR="0073645E">
        <w:rPr>
          <w:lang w:val="en-US"/>
        </w:rPr>
        <w:t>Struktur Penelitian Nonimplementatif Eksperimental</w:t>
      </w:r>
      <w:bookmarkEnd w:id="94"/>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95" w:name="_Toc402485277"/>
      <w:bookmarkStart w:id="96" w:name="_Toc25999930"/>
      <w:r>
        <w:rPr>
          <w:lang w:val="en-US"/>
        </w:rPr>
        <w:lastRenderedPageBreak/>
        <w:t>Penutup</w:t>
      </w:r>
      <w:bookmarkEnd w:id="95"/>
      <w:bookmarkEnd w:id="96"/>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97" w:name="_Toc25999931"/>
      <w:r>
        <w:t>Kesimpulan</w:t>
      </w:r>
      <w:bookmarkEnd w:id="97"/>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98" w:name="_Toc25999932"/>
      <w:r>
        <w:t>Saran</w:t>
      </w:r>
      <w:bookmarkEnd w:id="98"/>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99" w:name="_Toc25999933"/>
      <w:bookmarkStart w:id="100" w:name="_Toc402485282"/>
      <w:r>
        <w:rPr>
          <w:caps w:val="0"/>
        </w:rPr>
        <w:lastRenderedPageBreak/>
        <w:t>DAFTAR REFERENSI</w:t>
      </w:r>
      <w:bookmarkEnd w:id="99"/>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101" w:name="_Toc496081034"/>
      <w:bookmarkStart w:id="102" w:name="_Toc25999934"/>
      <w:r>
        <w:rPr>
          <w:caps w:val="0"/>
          <w:lang w:val="en-US"/>
        </w:rPr>
        <w:lastRenderedPageBreak/>
        <w:t>PERSYARATAN FISIK DAN TATA LETAK</w:t>
      </w:r>
      <w:bookmarkEnd w:id="101"/>
      <w:bookmarkEnd w:id="102"/>
    </w:p>
    <w:p w14:paraId="268403B7" w14:textId="77777777" w:rsidR="00A26D21" w:rsidRDefault="00A26D21" w:rsidP="00D4584D">
      <w:pPr>
        <w:pStyle w:val="AppendixHeading2"/>
        <w:rPr>
          <w:lang w:val="en-US"/>
        </w:rPr>
      </w:pPr>
      <w:bookmarkStart w:id="103" w:name="_Toc402485283"/>
      <w:bookmarkStart w:id="104" w:name="_Toc496081035"/>
      <w:bookmarkStart w:id="105" w:name="_Toc25999935"/>
      <w:bookmarkEnd w:id="100"/>
      <w:r>
        <w:rPr>
          <w:lang w:val="en-US"/>
        </w:rPr>
        <w:t>Kertas</w:t>
      </w:r>
      <w:bookmarkEnd w:id="103"/>
      <w:bookmarkEnd w:id="104"/>
      <w:bookmarkEnd w:id="105"/>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06" w:name="_Toc402485284"/>
      <w:bookmarkStart w:id="107" w:name="_Toc496081036"/>
      <w:bookmarkStart w:id="108" w:name="_Toc25999936"/>
      <w:r>
        <w:rPr>
          <w:lang w:val="en-US"/>
        </w:rPr>
        <w:t>Margin</w:t>
      </w:r>
      <w:bookmarkEnd w:id="106"/>
      <w:bookmarkEnd w:id="107"/>
      <w:bookmarkEnd w:id="108"/>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09" w:name="_Toc402485285"/>
      <w:bookmarkStart w:id="110" w:name="_Toc496081037"/>
      <w:bookmarkStart w:id="111" w:name="_Toc25999937"/>
      <w:r>
        <w:rPr>
          <w:lang w:val="en-US"/>
        </w:rPr>
        <w:t xml:space="preserve">Jenis dan </w:t>
      </w:r>
      <w:r w:rsidR="00CF5150">
        <w:rPr>
          <w:lang w:val="en-US"/>
        </w:rPr>
        <w:t>Ukuran Huruf</w:t>
      </w:r>
      <w:bookmarkEnd w:id="109"/>
      <w:bookmarkEnd w:id="110"/>
      <w:bookmarkEnd w:id="111"/>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12" w:name="_Toc402485286"/>
      <w:bookmarkStart w:id="113" w:name="_Toc496081038"/>
      <w:bookmarkStart w:id="114" w:name="_Toc25999938"/>
      <w:r>
        <w:rPr>
          <w:lang w:val="en-US"/>
        </w:rPr>
        <w:t>Spasi</w:t>
      </w:r>
      <w:bookmarkEnd w:id="112"/>
      <w:bookmarkEnd w:id="113"/>
      <w:bookmarkEnd w:id="114"/>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15" w:name="_Toc402485287"/>
      <w:bookmarkStart w:id="116" w:name="_Toc496081039"/>
      <w:bookmarkStart w:id="117"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15"/>
      <w:bookmarkEnd w:id="116"/>
      <w:bookmarkEnd w:id="117"/>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18" w:name="_Toc402485288"/>
      <w:bookmarkStart w:id="119" w:name="_Toc496081040"/>
      <w:bookmarkStart w:id="120" w:name="_Toc25999940"/>
      <w:r>
        <w:rPr>
          <w:lang w:val="en-US"/>
        </w:rPr>
        <w:t>Nomor</w:t>
      </w:r>
      <w:r w:rsidR="00A26D21">
        <w:rPr>
          <w:lang w:val="en-US"/>
        </w:rPr>
        <w:t xml:space="preserve"> </w:t>
      </w:r>
      <w:r w:rsidR="00CF5150">
        <w:rPr>
          <w:lang w:val="en-US"/>
        </w:rPr>
        <w:t>Halaman</w:t>
      </w:r>
      <w:bookmarkEnd w:id="118"/>
      <w:bookmarkEnd w:id="119"/>
      <w:bookmarkEnd w:id="120"/>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21" w:name="_Toc496081041"/>
      <w:bookmarkStart w:id="122" w:name="_Toc25999941"/>
      <w:r>
        <w:rPr>
          <w:lang w:val="en-US"/>
        </w:rPr>
        <w:lastRenderedPageBreak/>
        <w:t>PENGGUNAAN BAHASA</w:t>
      </w:r>
      <w:bookmarkEnd w:id="121"/>
      <w:bookmarkEnd w:id="122"/>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Adhitya Bhawiyuga" w:date="2019-11-29T12:44:00Z" w:initials="AB">
    <w:p w14:paraId="1FF90BE0" w14:textId="439CA1A7" w:rsidR="006F14EB" w:rsidRPr="00B25A32" w:rsidRDefault="006F14EB">
      <w:pPr>
        <w:pStyle w:val="CommentText"/>
        <w:rPr>
          <w:lang w:val="en-US"/>
        </w:rPr>
      </w:pPr>
      <w:r>
        <w:rPr>
          <w:rStyle w:val="CommentReference"/>
        </w:rPr>
        <w:annotationRef/>
      </w:r>
      <w:r>
        <w:rPr>
          <w:lang w:val="en-US"/>
        </w:rPr>
        <w:t>huruf kecil semua</w:t>
      </w:r>
    </w:p>
  </w:comment>
  <w:comment w:id="16" w:author="Adhitya Bhawiyuga" w:date="2019-11-29T12:54:00Z" w:initials="AB">
    <w:p w14:paraId="0BCDE325" w14:textId="1440A5F0" w:rsidR="006F14EB" w:rsidRPr="00613A8E" w:rsidRDefault="006F14EB">
      <w:pPr>
        <w:pStyle w:val="CommentText"/>
        <w:rPr>
          <w:lang w:val="en-US"/>
        </w:rPr>
      </w:pPr>
      <w:r>
        <w:rPr>
          <w:rStyle w:val="CommentReference"/>
        </w:rPr>
        <w:annotationRef/>
      </w:r>
      <w:r>
        <w:rPr>
          <w:lang w:val="en-US"/>
        </w:rPr>
        <w:t>Salah satu metode untuk menginterpretasi ...</w:t>
      </w:r>
    </w:p>
  </w:comment>
  <w:comment w:id="18" w:author="Adhitya Bhawiyuga" w:date="2019-12-02T16:08:00Z" w:initials="AB">
    <w:p w14:paraId="66CFF2CB" w14:textId="71FF1D17" w:rsidR="006F14EB" w:rsidRPr="00C06CE2" w:rsidRDefault="006F14EB">
      <w:pPr>
        <w:pStyle w:val="CommentText"/>
        <w:rPr>
          <w:lang w:val="en-US"/>
        </w:rPr>
      </w:pPr>
      <w:r>
        <w:rPr>
          <w:rStyle w:val="CommentReference"/>
        </w:rPr>
        <w:annotationRef/>
      </w:r>
      <w:r>
        <w:rPr>
          <w:lang w:val="en-US"/>
        </w:rPr>
        <w:t>ini merefer kemana?</w:t>
      </w:r>
    </w:p>
  </w:comment>
  <w:comment w:id="17" w:author="Adhitya Bhawiyuga" w:date="2019-12-02T16:08:00Z" w:initials="AB">
    <w:p w14:paraId="701585C1" w14:textId="379EEBFC" w:rsidR="006F14EB" w:rsidRPr="00C06CE2" w:rsidRDefault="006F14EB">
      <w:pPr>
        <w:pStyle w:val="CommentText"/>
        <w:rPr>
          <w:lang w:val="en-US"/>
        </w:rPr>
      </w:pPr>
      <w:r>
        <w:rPr>
          <w:rStyle w:val="CommentReference"/>
        </w:rPr>
        <w:annotationRef/>
      </w:r>
      <w:r>
        <w:rPr>
          <w:lang w:val="en-US"/>
        </w:rPr>
        <w:t>perlu dipisah</w:t>
      </w:r>
    </w:p>
  </w:comment>
  <w:comment w:id="19" w:author="Adhitya Bhawiyuga" w:date="2019-12-02T16:23:00Z" w:initials="AB">
    <w:p w14:paraId="56F1B76E" w14:textId="20D5E7C2" w:rsidR="006F14EB" w:rsidRPr="00745A85" w:rsidRDefault="006F14EB">
      <w:pPr>
        <w:pStyle w:val="CommentText"/>
        <w:rPr>
          <w:lang w:val="en-US"/>
        </w:rPr>
      </w:pPr>
      <w:r>
        <w:rPr>
          <w:rStyle w:val="CommentReference"/>
        </w:rPr>
        <w:annotationRef/>
      </w:r>
      <w:r>
        <w:rPr>
          <w:lang w:val="en-US"/>
        </w:rPr>
        <w:t>siapa yang melakukan klasifikasi</w:t>
      </w:r>
    </w:p>
  </w:comment>
  <w:comment w:id="21" w:author="Adhitya Bhawiyuga" w:date="2019-12-02T16:29:00Z" w:initials="AB">
    <w:p w14:paraId="684FF587" w14:textId="71676CFE" w:rsidR="006F14EB" w:rsidRPr="00745A85" w:rsidRDefault="006F14EB">
      <w:pPr>
        <w:pStyle w:val="CommentText"/>
        <w:rPr>
          <w:lang w:val="en-US"/>
        </w:rPr>
      </w:pPr>
      <w:r>
        <w:rPr>
          <w:rStyle w:val="CommentReference"/>
        </w:rPr>
        <w:annotationRef/>
      </w:r>
      <w:r>
        <w:rPr>
          <w:lang w:val="en-US"/>
        </w:rPr>
        <w:t>passive scan dan penentuan lokasi?</w:t>
      </w:r>
    </w:p>
  </w:comment>
  <w:comment w:id="27" w:author="Adhitya Bhawiyuga" w:date="2019-11-29T13:12:00Z" w:initials="AB">
    <w:p w14:paraId="0BF83CA9" w14:textId="2E3F0FE2" w:rsidR="006F14EB" w:rsidRPr="00B83215" w:rsidRDefault="006F14EB">
      <w:pPr>
        <w:pStyle w:val="CommentText"/>
        <w:rPr>
          <w:lang w:val="en-US"/>
        </w:rPr>
      </w:pPr>
      <w:r>
        <w:rPr>
          <w:rStyle w:val="CommentReference"/>
        </w:rPr>
        <w:annotationRef/>
      </w:r>
      <w:r>
        <w:rPr>
          <w:lang w:val="en-US"/>
        </w:rPr>
        <w:t>Kurang sekali</w:t>
      </w:r>
    </w:p>
  </w:comment>
  <w:comment w:id="30" w:author="Adhitya Bhawiyuga" w:date="2019-11-29T13:13:00Z" w:initials="AB">
    <w:p w14:paraId="2538EC9B" w14:textId="77777777" w:rsidR="006F14EB" w:rsidRDefault="006F14EB">
      <w:pPr>
        <w:pStyle w:val="CommentText"/>
        <w:rPr>
          <w:lang w:val="en-US"/>
        </w:rPr>
      </w:pPr>
      <w:r>
        <w:rPr>
          <w:rStyle w:val="CommentReference"/>
        </w:rPr>
        <w:annotationRef/>
      </w:r>
      <w:r>
        <w:rPr>
          <w:lang w:val="en-US"/>
        </w:rPr>
        <w:t>Kajian pustaka ini berisi semua existing work yang ada saat ini dan berkaitan dengan pekerjaan anda/</w:t>
      </w:r>
    </w:p>
    <w:p w14:paraId="238C5094" w14:textId="77777777" w:rsidR="006F14EB" w:rsidRDefault="006F14EB">
      <w:pPr>
        <w:pStyle w:val="CommentText"/>
        <w:rPr>
          <w:lang w:val="en-US"/>
        </w:rPr>
      </w:pPr>
    </w:p>
    <w:p w14:paraId="296BC1BD" w14:textId="61C19FAF" w:rsidR="006F14EB" w:rsidRPr="003428F3" w:rsidRDefault="006F14EB">
      <w:pPr>
        <w:pStyle w:val="CommentText"/>
        <w:rPr>
          <w:lang w:val="en-US"/>
        </w:rPr>
      </w:pPr>
      <w:r>
        <w:rPr>
          <w:lang w:val="en-US"/>
        </w:rPr>
        <w:t>anda harus mampu untuk pointing out perbedaan/kontribusi pekerjaan anda dibandingkan dengan pekerjaan sebelumnya.</w:t>
      </w:r>
    </w:p>
  </w:comment>
  <w:comment w:id="33" w:author="Adhitya Bhawiyuga" w:date="2019-11-29T13:15:00Z" w:initials="AB">
    <w:p w14:paraId="0207E80A" w14:textId="270C5768" w:rsidR="006F14EB" w:rsidRDefault="006F14EB">
      <w:pPr>
        <w:pStyle w:val="CommentText"/>
        <w:rPr>
          <w:lang w:val="en-US"/>
        </w:rPr>
      </w:pPr>
      <w:r>
        <w:rPr>
          <w:rStyle w:val="CommentReference"/>
        </w:rPr>
        <w:annotationRef/>
      </w:r>
      <w:r>
        <w:rPr>
          <w:lang w:val="en-US"/>
        </w:rPr>
        <w:t>Indoor Localization</w:t>
      </w:r>
    </w:p>
    <w:p w14:paraId="7A326654" w14:textId="7A8CAE4E" w:rsidR="006F14EB" w:rsidRDefault="006F14EB">
      <w:pPr>
        <w:pStyle w:val="CommentText"/>
        <w:rPr>
          <w:lang w:val="en-US"/>
        </w:rPr>
      </w:pPr>
      <w:r>
        <w:rPr>
          <w:lang w:val="en-US"/>
        </w:rPr>
        <w:t>Metode Fingerprinting</w:t>
      </w:r>
    </w:p>
    <w:p w14:paraId="231E7862" w14:textId="77777777" w:rsidR="006F14EB" w:rsidRDefault="006F14EB">
      <w:pPr>
        <w:pStyle w:val="CommentText"/>
        <w:rPr>
          <w:lang w:val="en-US"/>
        </w:rPr>
      </w:pPr>
      <w:r>
        <w:rPr>
          <w:lang w:val="en-US"/>
        </w:rPr>
        <w:t>BLE</w:t>
      </w:r>
    </w:p>
    <w:p w14:paraId="7FA2BD1E" w14:textId="77777777" w:rsidR="006F14EB" w:rsidRDefault="006F14EB">
      <w:pPr>
        <w:pStyle w:val="CommentText"/>
        <w:rPr>
          <w:lang w:val="en-US"/>
        </w:rPr>
      </w:pPr>
      <w:r>
        <w:rPr>
          <w:lang w:val="en-US"/>
        </w:rPr>
        <w:t>-  karakteristik sinyal BLE</w:t>
      </w:r>
    </w:p>
    <w:p w14:paraId="5C17EAB8" w14:textId="25C14080" w:rsidR="006F14EB" w:rsidRPr="003428F3" w:rsidRDefault="006F14EB">
      <w:pPr>
        <w:pStyle w:val="CommentText"/>
        <w:rPr>
          <w:lang w:val="en-US"/>
        </w:rPr>
      </w:pPr>
      <w:r>
        <w:rPr>
          <w:lang w:val="en-US"/>
        </w:rPr>
        <w:t>ESP32</w:t>
      </w:r>
    </w:p>
  </w:comment>
  <w:comment w:id="50" w:author="Adhitya Bhawiyuga" w:date="2019-12-02T16:30:00Z" w:initials="AB">
    <w:p w14:paraId="7FAC0191" w14:textId="4A067A92" w:rsidR="006F14EB" w:rsidRPr="00745A85" w:rsidRDefault="006F14EB">
      <w:pPr>
        <w:pStyle w:val="CommentText"/>
        <w:rPr>
          <w:lang w:val="en-US"/>
        </w:rPr>
      </w:pPr>
      <w:r>
        <w:rPr>
          <w:rStyle w:val="CommentReference"/>
        </w:rPr>
        <w:annotationRef/>
      </w:r>
      <w:r>
        <w:rPr>
          <w:lang w:val="en-US"/>
        </w:rPr>
        <w:t>Analisis Kebutuhan Fungsionalnya mana?</w:t>
      </w:r>
    </w:p>
  </w:comment>
  <w:comment w:id="53" w:author="Adhitya Bhawiyuga" w:date="2019-12-02T16:31:00Z" w:initials="AB">
    <w:p w14:paraId="75991139" w14:textId="5B327F35" w:rsidR="006F14EB" w:rsidRPr="00745A85" w:rsidRDefault="006F14EB">
      <w:pPr>
        <w:pStyle w:val="CommentText"/>
        <w:rPr>
          <w:lang w:val="en-US"/>
        </w:rPr>
      </w:pPr>
      <w:r>
        <w:rPr>
          <w:rStyle w:val="CommentReference"/>
        </w:rPr>
        <w:annotationRef/>
      </w:r>
      <w:r>
        <w:rPr>
          <w:lang w:val="en-US"/>
        </w:rPr>
        <w:t>Bukan nama perangkatnya tapi jenis komponen berikut peranny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F90BE0" w15:done="0"/>
  <w15:commentEx w15:paraId="0BCDE325" w15:done="0"/>
  <w15:commentEx w15:paraId="66CFF2CB" w15:done="0"/>
  <w15:commentEx w15:paraId="701585C1" w15:done="0"/>
  <w15:commentEx w15:paraId="56F1B76E" w15:done="0"/>
  <w15:commentEx w15:paraId="684FF587" w15:done="0"/>
  <w15:commentEx w15:paraId="0BF83CA9" w15:done="0"/>
  <w15:commentEx w15:paraId="296BC1BD" w15:done="0"/>
  <w15:commentEx w15:paraId="5C17EAB8" w15:done="0"/>
  <w15:commentEx w15:paraId="7FAC0191" w15:done="0"/>
  <w15:commentEx w15:paraId="759911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A31F9D" w14:textId="77777777" w:rsidR="007C0BC7" w:rsidRPr="00DD7815" w:rsidRDefault="007C0BC7" w:rsidP="00DD7815">
      <w:pPr>
        <w:pStyle w:val="Heading3"/>
        <w:spacing w:before="0" w:after="0"/>
        <w:rPr>
          <w:rFonts w:eastAsia="Calibri" w:cs="Arial"/>
          <w:b w:val="0"/>
          <w:bCs w:val="0"/>
          <w:sz w:val="24"/>
        </w:rPr>
      </w:pPr>
      <w:r>
        <w:separator/>
      </w:r>
    </w:p>
    <w:p w14:paraId="21008588" w14:textId="77777777" w:rsidR="007C0BC7" w:rsidRDefault="007C0BC7"/>
  </w:endnote>
  <w:endnote w:type="continuationSeparator" w:id="0">
    <w:p w14:paraId="670C1207" w14:textId="77777777" w:rsidR="007C0BC7" w:rsidRPr="00DD7815" w:rsidRDefault="007C0BC7" w:rsidP="00DD7815">
      <w:pPr>
        <w:pStyle w:val="Heading3"/>
        <w:spacing w:before="0" w:after="0"/>
        <w:rPr>
          <w:rFonts w:eastAsia="Calibri" w:cs="Arial"/>
          <w:b w:val="0"/>
          <w:bCs w:val="0"/>
          <w:sz w:val="24"/>
        </w:rPr>
      </w:pPr>
      <w:r>
        <w:continuationSeparator/>
      </w:r>
    </w:p>
    <w:p w14:paraId="551C8CDB" w14:textId="77777777" w:rsidR="007C0BC7" w:rsidRDefault="007C0B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6F14EB" w:rsidRDefault="006F14EB" w:rsidP="00EF55FF">
    <w:pPr>
      <w:pStyle w:val="Footer"/>
      <w:jc w:val="center"/>
    </w:pPr>
    <w:r>
      <w:fldChar w:fldCharType="begin"/>
    </w:r>
    <w:r>
      <w:instrText xml:space="preserve"> PAGE   \* MERGEFORMAT </w:instrText>
    </w:r>
    <w:r>
      <w:fldChar w:fldCharType="separate"/>
    </w:r>
    <w:r w:rsidR="00411BCC">
      <w:rPr>
        <w:noProof/>
      </w:rPr>
      <w:t>xii</w:t>
    </w:r>
    <w:r>
      <w:rPr>
        <w:noProof/>
      </w:rPr>
      <w:fldChar w:fldCharType="end"/>
    </w:r>
  </w:p>
  <w:p w14:paraId="6F15B1C6" w14:textId="77777777" w:rsidR="006F14EB" w:rsidRDefault="006F14E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6F14EB" w:rsidRDefault="006F14EB" w:rsidP="00EF55FF">
    <w:pPr>
      <w:pStyle w:val="Footer"/>
      <w:jc w:val="center"/>
    </w:pPr>
    <w:r>
      <w:fldChar w:fldCharType="begin"/>
    </w:r>
    <w:r>
      <w:instrText xml:space="preserve"> PAGE   \* MERGEFORMAT </w:instrText>
    </w:r>
    <w:r>
      <w:fldChar w:fldCharType="separate"/>
    </w:r>
    <w:r w:rsidR="00411BCC">
      <w:rPr>
        <w:noProof/>
      </w:rPr>
      <w:t>14</w:t>
    </w:r>
    <w:r>
      <w:rPr>
        <w:noProof/>
      </w:rPr>
      <w:fldChar w:fldCharType="end"/>
    </w:r>
  </w:p>
  <w:p w14:paraId="309D36C8" w14:textId="77777777" w:rsidR="006F14EB" w:rsidRDefault="006F14EB">
    <w:pPr>
      <w:pStyle w:val="Footer"/>
    </w:pPr>
  </w:p>
  <w:p w14:paraId="1A4B56DF" w14:textId="77777777" w:rsidR="006F14EB" w:rsidRDefault="006F14E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B5E9D6" w14:textId="77777777" w:rsidR="007C0BC7" w:rsidRPr="00DD7815" w:rsidRDefault="007C0BC7" w:rsidP="00DD7815">
      <w:pPr>
        <w:pStyle w:val="Heading3"/>
        <w:spacing w:before="0" w:after="0"/>
        <w:rPr>
          <w:rFonts w:eastAsia="Calibri" w:cs="Arial"/>
          <w:b w:val="0"/>
          <w:bCs w:val="0"/>
          <w:sz w:val="24"/>
        </w:rPr>
      </w:pPr>
      <w:r>
        <w:separator/>
      </w:r>
    </w:p>
    <w:p w14:paraId="17D85697" w14:textId="77777777" w:rsidR="007C0BC7" w:rsidRDefault="007C0BC7"/>
  </w:footnote>
  <w:footnote w:type="continuationSeparator" w:id="0">
    <w:p w14:paraId="50E3027E" w14:textId="77777777" w:rsidR="007C0BC7" w:rsidRPr="00DD7815" w:rsidRDefault="007C0BC7" w:rsidP="00DD7815">
      <w:pPr>
        <w:pStyle w:val="Heading3"/>
        <w:spacing w:before="0" w:after="0"/>
        <w:rPr>
          <w:rFonts w:eastAsia="Calibri" w:cs="Arial"/>
          <w:b w:val="0"/>
          <w:bCs w:val="0"/>
          <w:sz w:val="24"/>
        </w:rPr>
      </w:pPr>
      <w:r>
        <w:continuationSeparator/>
      </w:r>
    </w:p>
    <w:p w14:paraId="2FE371DE" w14:textId="77777777" w:rsidR="007C0BC7" w:rsidRDefault="007C0BC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5" w15:restartNumberingAfterBreak="0">
    <w:nsid w:val="49D41C76"/>
    <w:multiLevelType w:val="multilevel"/>
    <w:tmpl w:val="A01A89D2"/>
    <w:name w:val="BodyHeads"/>
    <w:numStyleLink w:val="BodyHeadings"/>
  </w:abstractNum>
  <w:abstractNum w:abstractNumId="26" w15:restartNumberingAfterBreak="0">
    <w:nsid w:val="509107F9"/>
    <w:multiLevelType w:val="multilevel"/>
    <w:tmpl w:val="A01A89D2"/>
    <w:name w:val="BodyHeadings2"/>
    <w:numStyleLink w:val="BodyHeadings"/>
  </w:abstractNum>
  <w:abstractNum w:abstractNumId="27"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57517C54"/>
    <w:multiLevelType w:val="multilevel"/>
    <w:tmpl w:val="62E8B9FA"/>
    <w:name w:val="AppHeads"/>
    <w:numStyleLink w:val="AppendixHeadings"/>
  </w:abstractNum>
  <w:abstractNum w:abstractNumId="29"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0" w15:restartNumberingAfterBreak="0">
    <w:nsid w:val="5C7F389E"/>
    <w:multiLevelType w:val="multilevel"/>
    <w:tmpl w:val="62E8B9FA"/>
    <w:name w:val="AppHeads4"/>
    <w:numStyleLink w:val="AppendixHeadings"/>
  </w:abstractNum>
  <w:abstractNum w:abstractNumId="31"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2" w15:restartNumberingAfterBreak="0">
    <w:nsid w:val="6E365AD2"/>
    <w:multiLevelType w:val="multilevel"/>
    <w:tmpl w:val="A01A89D2"/>
    <w:name w:val="BodyHeadings3"/>
    <w:numStyleLink w:val="BodyHeadings"/>
  </w:abstractNum>
  <w:abstractNum w:abstractNumId="33" w15:restartNumberingAfterBreak="0">
    <w:nsid w:val="742E6936"/>
    <w:multiLevelType w:val="multilevel"/>
    <w:tmpl w:val="62E8B9FA"/>
    <w:name w:val="AppHeads3"/>
    <w:numStyleLink w:val="AppendixHeadings"/>
  </w:abstractNum>
  <w:abstractNum w:abstractNumId="34"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6"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7"/>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3"/>
  </w:num>
  <w:num w:numId="9">
    <w:abstractNumId w:val="24"/>
  </w:num>
  <w:num w:numId="10">
    <w:abstractNumId w:val="35"/>
  </w:num>
  <w:num w:numId="11">
    <w:abstractNumId w:val="16"/>
  </w:num>
  <w:num w:numId="12">
    <w:abstractNumId w:val="29"/>
  </w:num>
  <w:num w:numId="13">
    <w:abstractNumId w:val="6"/>
  </w:num>
  <w:num w:numId="14">
    <w:abstractNumId w:val="9"/>
  </w:num>
  <w:num w:numId="15">
    <w:abstractNumId w:val="13"/>
  </w:num>
  <w:num w:numId="16">
    <w:abstractNumId w:val="22"/>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1"/>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3"/>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6"/>
  </w:num>
  <w:num w:numId="42">
    <w:abstractNumId w:val="31"/>
  </w:num>
  <w:num w:numId="43">
    <w:abstractNumId w:val="11"/>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3A28"/>
    <w:rsid w:val="0004217C"/>
    <w:rsid w:val="0004648E"/>
    <w:rsid w:val="00046AF2"/>
    <w:rsid w:val="000475A3"/>
    <w:rsid w:val="000511E5"/>
    <w:rsid w:val="00052EE0"/>
    <w:rsid w:val="0005425E"/>
    <w:rsid w:val="000548E0"/>
    <w:rsid w:val="00056D97"/>
    <w:rsid w:val="00056DE6"/>
    <w:rsid w:val="00057727"/>
    <w:rsid w:val="000579EB"/>
    <w:rsid w:val="00062267"/>
    <w:rsid w:val="00064274"/>
    <w:rsid w:val="00064A2E"/>
    <w:rsid w:val="000656A0"/>
    <w:rsid w:val="00072848"/>
    <w:rsid w:val="00073C7E"/>
    <w:rsid w:val="000743C8"/>
    <w:rsid w:val="00074B8B"/>
    <w:rsid w:val="00077FCF"/>
    <w:rsid w:val="0008048F"/>
    <w:rsid w:val="00080833"/>
    <w:rsid w:val="00081569"/>
    <w:rsid w:val="00084280"/>
    <w:rsid w:val="00085AE5"/>
    <w:rsid w:val="00086E8C"/>
    <w:rsid w:val="00087118"/>
    <w:rsid w:val="000960F8"/>
    <w:rsid w:val="000A034A"/>
    <w:rsid w:val="000A1CA1"/>
    <w:rsid w:val="000A7C01"/>
    <w:rsid w:val="000B00F3"/>
    <w:rsid w:val="000B0F0F"/>
    <w:rsid w:val="000B2209"/>
    <w:rsid w:val="000B69A0"/>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32794"/>
    <w:rsid w:val="00137F83"/>
    <w:rsid w:val="00140789"/>
    <w:rsid w:val="001414CB"/>
    <w:rsid w:val="00142864"/>
    <w:rsid w:val="00145CA6"/>
    <w:rsid w:val="00153328"/>
    <w:rsid w:val="00155C1F"/>
    <w:rsid w:val="00155D4F"/>
    <w:rsid w:val="00157F10"/>
    <w:rsid w:val="00165008"/>
    <w:rsid w:val="00166221"/>
    <w:rsid w:val="00170FEE"/>
    <w:rsid w:val="00171F0E"/>
    <w:rsid w:val="00174F0F"/>
    <w:rsid w:val="0017507F"/>
    <w:rsid w:val="00176358"/>
    <w:rsid w:val="00176653"/>
    <w:rsid w:val="001810C6"/>
    <w:rsid w:val="00184DEF"/>
    <w:rsid w:val="00185CDC"/>
    <w:rsid w:val="00186914"/>
    <w:rsid w:val="00193277"/>
    <w:rsid w:val="001937E4"/>
    <w:rsid w:val="00193AA4"/>
    <w:rsid w:val="001A15E3"/>
    <w:rsid w:val="001A5753"/>
    <w:rsid w:val="001A723F"/>
    <w:rsid w:val="001B17B9"/>
    <w:rsid w:val="001B2070"/>
    <w:rsid w:val="001B3EE7"/>
    <w:rsid w:val="001B480E"/>
    <w:rsid w:val="001B58D4"/>
    <w:rsid w:val="001C5387"/>
    <w:rsid w:val="001C570F"/>
    <w:rsid w:val="001C71EC"/>
    <w:rsid w:val="001C766F"/>
    <w:rsid w:val="001D504B"/>
    <w:rsid w:val="001D505A"/>
    <w:rsid w:val="001D5630"/>
    <w:rsid w:val="001E2CDB"/>
    <w:rsid w:val="001E3A04"/>
    <w:rsid w:val="001E7EC6"/>
    <w:rsid w:val="001F1142"/>
    <w:rsid w:val="001F3B59"/>
    <w:rsid w:val="001F3D5F"/>
    <w:rsid w:val="001F3F0D"/>
    <w:rsid w:val="002037A4"/>
    <w:rsid w:val="0021221F"/>
    <w:rsid w:val="00214CE9"/>
    <w:rsid w:val="00214E5C"/>
    <w:rsid w:val="002168B2"/>
    <w:rsid w:val="00221A64"/>
    <w:rsid w:val="00227F01"/>
    <w:rsid w:val="00231642"/>
    <w:rsid w:val="00234C8A"/>
    <w:rsid w:val="00236C5F"/>
    <w:rsid w:val="00246114"/>
    <w:rsid w:val="0024783F"/>
    <w:rsid w:val="00253691"/>
    <w:rsid w:val="00257175"/>
    <w:rsid w:val="0026045B"/>
    <w:rsid w:val="00260792"/>
    <w:rsid w:val="00261996"/>
    <w:rsid w:val="00263C49"/>
    <w:rsid w:val="0026720A"/>
    <w:rsid w:val="00270A02"/>
    <w:rsid w:val="00284390"/>
    <w:rsid w:val="00284F81"/>
    <w:rsid w:val="00285520"/>
    <w:rsid w:val="0028749A"/>
    <w:rsid w:val="00295857"/>
    <w:rsid w:val="002A08CD"/>
    <w:rsid w:val="002A167E"/>
    <w:rsid w:val="002A314B"/>
    <w:rsid w:val="002A589F"/>
    <w:rsid w:val="002B2D6A"/>
    <w:rsid w:val="002C23F8"/>
    <w:rsid w:val="002C40AE"/>
    <w:rsid w:val="002C517F"/>
    <w:rsid w:val="002D41A6"/>
    <w:rsid w:val="002D6750"/>
    <w:rsid w:val="002E4862"/>
    <w:rsid w:val="002E55F9"/>
    <w:rsid w:val="002E68C3"/>
    <w:rsid w:val="002F0CA6"/>
    <w:rsid w:val="002F37F7"/>
    <w:rsid w:val="00303484"/>
    <w:rsid w:val="003042E5"/>
    <w:rsid w:val="00304F84"/>
    <w:rsid w:val="0030598E"/>
    <w:rsid w:val="003102FA"/>
    <w:rsid w:val="00315E9B"/>
    <w:rsid w:val="00317160"/>
    <w:rsid w:val="0032068E"/>
    <w:rsid w:val="00325278"/>
    <w:rsid w:val="0033063B"/>
    <w:rsid w:val="00330AF0"/>
    <w:rsid w:val="00330E8F"/>
    <w:rsid w:val="0033286D"/>
    <w:rsid w:val="003331CF"/>
    <w:rsid w:val="003332CF"/>
    <w:rsid w:val="003346C9"/>
    <w:rsid w:val="00341D5B"/>
    <w:rsid w:val="003428F3"/>
    <w:rsid w:val="00346F14"/>
    <w:rsid w:val="00347F70"/>
    <w:rsid w:val="00351B0E"/>
    <w:rsid w:val="00352011"/>
    <w:rsid w:val="0035651E"/>
    <w:rsid w:val="003628B6"/>
    <w:rsid w:val="00363212"/>
    <w:rsid w:val="003660EF"/>
    <w:rsid w:val="0036621D"/>
    <w:rsid w:val="003678F7"/>
    <w:rsid w:val="00370272"/>
    <w:rsid w:val="003725FD"/>
    <w:rsid w:val="00376851"/>
    <w:rsid w:val="0037789E"/>
    <w:rsid w:val="00384E84"/>
    <w:rsid w:val="003859CA"/>
    <w:rsid w:val="00392300"/>
    <w:rsid w:val="0039242C"/>
    <w:rsid w:val="0039354C"/>
    <w:rsid w:val="003938DA"/>
    <w:rsid w:val="00395479"/>
    <w:rsid w:val="00396127"/>
    <w:rsid w:val="00396257"/>
    <w:rsid w:val="00396664"/>
    <w:rsid w:val="003A0D50"/>
    <w:rsid w:val="003A14E6"/>
    <w:rsid w:val="003A6ED5"/>
    <w:rsid w:val="003A7E19"/>
    <w:rsid w:val="003B05AC"/>
    <w:rsid w:val="003B67BB"/>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1BCC"/>
    <w:rsid w:val="0041401B"/>
    <w:rsid w:val="00415217"/>
    <w:rsid w:val="0041703C"/>
    <w:rsid w:val="00420D6A"/>
    <w:rsid w:val="00425D4D"/>
    <w:rsid w:val="00425E1C"/>
    <w:rsid w:val="00425F59"/>
    <w:rsid w:val="00427E05"/>
    <w:rsid w:val="00433D01"/>
    <w:rsid w:val="004350D4"/>
    <w:rsid w:val="004352B5"/>
    <w:rsid w:val="004371A6"/>
    <w:rsid w:val="00440933"/>
    <w:rsid w:val="0044120B"/>
    <w:rsid w:val="004413B1"/>
    <w:rsid w:val="0044236F"/>
    <w:rsid w:val="00442631"/>
    <w:rsid w:val="00442658"/>
    <w:rsid w:val="00445868"/>
    <w:rsid w:val="00447267"/>
    <w:rsid w:val="00451964"/>
    <w:rsid w:val="00454EEA"/>
    <w:rsid w:val="00462F9A"/>
    <w:rsid w:val="00466A5F"/>
    <w:rsid w:val="00470AB7"/>
    <w:rsid w:val="00472086"/>
    <w:rsid w:val="0047635E"/>
    <w:rsid w:val="00477A48"/>
    <w:rsid w:val="00482B23"/>
    <w:rsid w:val="0048455C"/>
    <w:rsid w:val="00487107"/>
    <w:rsid w:val="004933B2"/>
    <w:rsid w:val="004940CC"/>
    <w:rsid w:val="00497797"/>
    <w:rsid w:val="004A00C7"/>
    <w:rsid w:val="004A0B67"/>
    <w:rsid w:val="004A1CBC"/>
    <w:rsid w:val="004A4867"/>
    <w:rsid w:val="004A6A53"/>
    <w:rsid w:val="004A7D03"/>
    <w:rsid w:val="004B276D"/>
    <w:rsid w:val="004B4C8C"/>
    <w:rsid w:val="004B6C33"/>
    <w:rsid w:val="004C236C"/>
    <w:rsid w:val="004C3757"/>
    <w:rsid w:val="004C534B"/>
    <w:rsid w:val="004C6040"/>
    <w:rsid w:val="004D0832"/>
    <w:rsid w:val="004D2C18"/>
    <w:rsid w:val="004D308E"/>
    <w:rsid w:val="004E0491"/>
    <w:rsid w:val="004E5FCC"/>
    <w:rsid w:val="004F187D"/>
    <w:rsid w:val="004F5AEE"/>
    <w:rsid w:val="004F5D9E"/>
    <w:rsid w:val="004F75E1"/>
    <w:rsid w:val="0050238A"/>
    <w:rsid w:val="0051106D"/>
    <w:rsid w:val="005134E2"/>
    <w:rsid w:val="00517917"/>
    <w:rsid w:val="005179AA"/>
    <w:rsid w:val="005355DB"/>
    <w:rsid w:val="00535D34"/>
    <w:rsid w:val="005368F5"/>
    <w:rsid w:val="00536EE0"/>
    <w:rsid w:val="005418BF"/>
    <w:rsid w:val="00544D03"/>
    <w:rsid w:val="005473FD"/>
    <w:rsid w:val="00552832"/>
    <w:rsid w:val="00560C47"/>
    <w:rsid w:val="00563838"/>
    <w:rsid w:val="005664E2"/>
    <w:rsid w:val="00571C68"/>
    <w:rsid w:val="00572727"/>
    <w:rsid w:val="00573F00"/>
    <w:rsid w:val="005751A4"/>
    <w:rsid w:val="00577AB0"/>
    <w:rsid w:val="00580F48"/>
    <w:rsid w:val="00587359"/>
    <w:rsid w:val="00587875"/>
    <w:rsid w:val="00590EE6"/>
    <w:rsid w:val="005924DB"/>
    <w:rsid w:val="0059362C"/>
    <w:rsid w:val="00593E55"/>
    <w:rsid w:val="0059495B"/>
    <w:rsid w:val="00594F1D"/>
    <w:rsid w:val="005A4A6D"/>
    <w:rsid w:val="005A579A"/>
    <w:rsid w:val="005A5A39"/>
    <w:rsid w:val="005A7575"/>
    <w:rsid w:val="005B586E"/>
    <w:rsid w:val="005B5FE5"/>
    <w:rsid w:val="005B7834"/>
    <w:rsid w:val="005C167B"/>
    <w:rsid w:val="005C6317"/>
    <w:rsid w:val="005C6F85"/>
    <w:rsid w:val="005D2561"/>
    <w:rsid w:val="005D48D2"/>
    <w:rsid w:val="005D4A4D"/>
    <w:rsid w:val="005E0936"/>
    <w:rsid w:val="005E1093"/>
    <w:rsid w:val="005E307E"/>
    <w:rsid w:val="005E32BE"/>
    <w:rsid w:val="005E3A4C"/>
    <w:rsid w:val="005E40DA"/>
    <w:rsid w:val="005F15E0"/>
    <w:rsid w:val="005F1A0E"/>
    <w:rsid w:val="005F4281"/>
    <w:rsid w:val="005F4BF0"/>
    <w:rsid w:val="005F6DE5"/>
    <w:rsid w:val="006017A3"/>
    <w:rsid w:val="006044EF"/>
    <w:rsid w:val="006107A6"/>
    <w:rsid w:val="0061232D"/>
    <w:rsid w:val="00613A8E"/>
    <w:rsid w:val="00616811"/>
    <w:rsid w:val="006173DE"/>
    <w:rsid w:val="00621D8B"/>
    <w:rsid w:val="00622DE1"/>
    <w:rsid w:val="00624BD5"/>
    <w:rsid w:val="00627788"/>
    <w:rsid w:val="00630959"/>
    <w:rsid w:val="006313A4"/>
    <w:rsid w:val="00634D99"/>
    <w:rsid w:val="00636D05"/>
    <w:rsid w:val="006418E8"/>
    <w:rsid w:val="006420C4"/>
    <w:rsid w:val="006467B3"/>
    <w:rsid w:val="00651C17"/>
    <w:rsid w:val="00660230"/>
    <w:rsid w:val="00660369"/>
    <w:rsid w:val="0066082F"/>
    <w:rsid w:val="00663646"/>
    <w:rsid w:val="00664CE9"/>
    <w:rsid w:val="006674BB"/>
    <w:rsid w:val="00670045"/>
    <w:rsid w:val="00672351"/>
    <w:rsid w:val="00682364"/>
    <w:rsid w:val="00683483"/>
    <w:rsid w:val="00692B49"/>
    <w:rsid w:val="00694E3E"/>
    <w:rsid w:val="00694F12"/>
    <w:rsid w:val="006A042F"/>
    <w:rsid w:val="006A3864"/>
    <w:rsid w:val="006A4417"/>
    <w:rsid w:val="006A5C3D"/>
    <w:rsid w:val="006A666A"/>
    <w:rsid w:val="006A72B5"/>
    <w:rsid w:val="006B15E9"/>
    <w:rsid w:val="006B295C"/>
    <w:rsid w:val="006B2990"/>
    <w:rsid w:val="006C74EB"/>
    <w:rsid w:val="006C7667"/>
    <w:rsid w:val="006D2DAE"/>
    <w:rsid w:val="006D3580"/>
    <w:rsid w:val="006D40C4"/>
    <w:rsid w:val="006D4387"/>
    <w:rsid w:val="006D4DCC"/>
    <w:rsid w:val="006D5473"/>
    <w:rsid w:val="006E065B"/>
    <w:rsid w:val="006E157D"/>
    <w:rsid w:val="006E3D9D"/>
    <w:rsid w:val="006F14EB"/>
    <w:rsid w:val="006F2DE1"/>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3149"/>
    <w:rsid w:val="00743EC8"/>
    <w:rsid w:val="00744D15"/>
    <w:rsid w:val="0074506E"/>
    <w:rsid w:val="00745A85"/>
    <w:rsid w:val="00755677"/>
    <w:rsid w:val="00755D80"/>
    <w:rsid w:val="0076174F"/>
    <w:rsid w:val="00763374"/>
    <w:rsid w:val="00765755"/>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74044"/>
    <w:rsid w:val="00874B40"/>
    <w:rsid w:val="00875E7C"/>
    <w:rsid w:val="00876710"/>
    <w:rsid w:val="00877589"/>
    <w:rsid w:val="008867F2"/>
    <w:rsid w:val="00887119"/>
    <w:rsid w:val="00887B4E"/>
    <w:rsid w:val="00892550"/>
    <w:rsid w:val="00897880"/>
    <w:rsid w:val="008A0482"/>
    <w:rsid w:val="008A0C10"/>
    <w:rsid w:val="008A4BDD"/>
    <w:rsid w:val="008A7532"/>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F00D6"/>
    <w:rsid w:val="008F4102"/>
    <w:rsid w:val="008F6934"/>
    <w:rsid w:val="0090369B"/>
    <w:rsid w:val="00905BC0"/>
    <w:rsid w:val="0091125D"/>
    <w:rsid w:val="009117F8"/>
    <w:rsid w:val="00912D62"/>
    <w:rsid w:val="00917CF0"/>
    <w:rsid w:val="00923D8D"/>
    <w:rsid w:val="009256B7"/>
    <w:rsid w:val="00925D2B"/>
    <w:rsid w:val="00930F91"/>
    <w:rsid w:val="00933D0B"/>
    <w:rsid w:val="00934480"/>
    <w:rsid w:val="009358B9"/>
    <w:rsid w:val="00935C8D"/>
    <w:rsid w:val="009364D8"/>
    <w:rsid w:val="0093739A"/>
    <w:rsid w:val="00941F31"/>
    <w:rsid w:val="0094401E"/>
    <w:rsid w:val="00953D0A"/>
    <w:rsid w:val="00956079"/>
    <w:rsid w:val="00957F9C"/>
    <w:rsid w:val="00960F39"/>
    <w:rsid w:val="00962AA5"/>
    <w:rsid w:val="00966935"/>
    <w:rsid w:val="00966F95"/>
    <w:rsid w:val="00967BCD"/>
    <w:rsid w:val="00971575"/>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2BB"/>
    <w:rsid w:val="009D5FF3"/>
    <w:rsid w:val="009E0089"/>
    <w:rsid w:val="009E2892"/>
    <w:rsid w:val="009E3C41"/>
    <w:rsid w:val="009F1A3B"/>
    <w:rsid w:val="009F445A"/>
    <w:rsid w:val="009F4EE2"/>
    <w:rsid w:val="00A00995"/>
    <w:rsid w:val="00A02DEA"/>
    <w:rsid w:val="00A04DF3"/>
    <w:rsid w:val="00A053EC"/>
    <w:rsid w:val="00A11E65"/>
    <w:rsid w:val="00A1535A"/>
    <w:rsid w:val="00A15913"/>
    <w:rsid w:val="00A174E6"/>
    <w:rsid w:val="00A2186A"/>
    <w:rsid w:val="00A22069"/>
    <w:rsid w:val="00A24416"/>
    <w:rsid w:val="00A268CF"/>
    <w:rsid w:val="00A26D21"/>
    <w:rsid w:val="00A30109"/>
    <w:rsid w:val="00A32628"/>
    <w:rsid w:val="00A338B7"/>
    <w:rsid w:val="00A41966"/>
    <w:rsid w:val="00A42615"/>
    <w:rsid w:val="00A43C71"/>
    <w:rsid w:val="00A47F8C"/>
    <w:rsid w:val="00A532A7"/>
    <w:rsid w:val="00A533C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93F"/>
    <w:rsid w:val="00AE679B"/>
    <w:rsid w:val="00AF2222"/>
    <w:rsid w:val="00AF3606"/>
    <w:rsid w:val="00AF76B3"/>
    <w:rsid w:val="00AF7EC2"/>
    <w:rsid w:val="00B01249"/>
    <w:rsid w:val="00B01E22"/>
    <w:rsid w:val="00B051C6"/>
    <w:rsid w:val="00B07A12"/>
    <w:rsid w:val="00B11F1F"/>
    <w:rsid w:val="00B12555"/>
    <w:rsid w:val="00B145DF"/>
    <w:rsid w:val="00B157E5"/>
    <w:rsid w:val="00B1682A"/>
    <w:rsid w:val="00B21401"/>
    <w:rsid w:val="00B21C10"/>
    <w:rsid w:val="00B25A32"/>
    <w:rsid w:val="00B26BC8"/>
    <w:rsid w:val="00B308D6"/>
    <w:rsid w:val="00B30F94"/>
    <w:rsid w:val="00B3249E"/>
    <w:rsid w:val="00B3373B"/>
    <w:rsid w:val="00B343A3"/>
    <w:rsid w:val="00B40162"/>
    <w:rsid w:val="00B45211"/>
    <w:rsid w:val="00B4633E"/>
    <w:rsid w:val="00B55FDB"/>
    <w:rsid w:val="00B578EB"/>
    <w:rsid w:val="00B61698"/>
    <w:rsid w:val="00B62955"/>
    <w:rsid w:val="00B70186"/>
    <w:rsid w:val="00B73ED7"/>
    <w:rsid w:val="00B769DC"/>
    <w:rsid w:val="00B77C34"/>
    <w:rsid w:val="00B80CC1"/>
    <w:rsid w:val="00B83215"/>
    <w:rsid w:val="00B84BD9"/>
    <w:rsid w:val="00B85197"/>
    <w:rsid w:val="00B8666D"/>
    <w:rsid w:val="00B86B43"/>
    <w:rsid w:val="00B87296"/>
    <w:rsid w:val="00B9002A"/>
    <w:rsid w:val="00B90DAF"/>
    <w:rsid w:val="00B91057"/>
    <w:rsid w:val="00B95112"/>
    <w:rsid w:val="00BA587C"/>
    <w:rsid w:val="00BA6281"/>
    <w:rsid w:val="00BA7C06"/>
    <w:rsid w:val="00BB2CE9"/>
    <w:rsid w:val="00BB4538"/>
    <w:rsid w:val="00BB55C1"/>
    <w:rsid w:val="00BB5BC5"/>
    <w:rsid w:val="00BC1721"/>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14E6"/>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4053A"/>
    <w:rsid w:val="00C41973"/>
    <w:rsid w:val="00C43EA7"/>
    <w:rsid w:val="00C44BEA"/>
    <w:rsid w:val="00C44E02"/>
    <w:rsid w:val="00C51C3D"/>
    <w:rsid w:val="00C5207D"/>
    <w:rsid w:val="00C533E2"/>
    <w:rsid w:val="00C55336"/>
    <w:rsid w:val="00C55CC5"/>
    <w:rsid w:val="00C57568"/>
    <w:rsid w:val="00C60409"/>
    <w:rsid w:val="00C669E1"/>
    <w:rsid w:val="00C67F5C"/>
    <w:rsid w:val="00C67F8A"/>
    <w:rsid w:val="00C735B9"/>
    <w:rsid w:val="00C75DDB"/>
    <w:rsid w:val="00C805DE"/>
    <w:rsid w:val="00C80A54"/>
    <w:rsid w:val="00C84AED"/>
    <w:rsid w:val="00C9090D"/>
    <w:rsid w:val="00C940DC"/>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D1"/>
    <w:rsid w:val="00CD124C"/>
    <w:rsid w:val="00CD2959"/>
    <w:rsid w:val="00CD3744"/>
    <w:rsid w:val="00CD4C67"/>
    <w:rsid w:val="00CD5F26"/>
    <w:rsid w:val="00CD791F"/>
    <w:rsid w:val="00CE346A"/>
    <w:rsid w:val="00CE3EF1"/>
    <w:rsid w:val="00CF06A4"/>
    <w:rsid w:val="00CF2682"/>
    <w:rsid w:val="00CF5150"/>
    <w:rsid w:val="00CF7FD8"/>
    <w:rsid w:val="00D02912"/>
    <w:rsid w:val="00D0432B"/>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E60"/>
    <w:rsid w:val="00D6221B"/>
    <w:rsid w:val="00D727DC"/>
    <w:rsid w:val="00D73E00"/>
    <w:rsid w:val="00D82DD2"/>
    <w:rsid w:val="00D85BD5"/>
    <w:rsid w:val="00D86721"/>
    <w:rsid w:val="00D90C95"/>
    <w:rsid w:val="00D92226"/>
    <w:rsid w:val="00D93571"/>
    <w:rsid w:val="00D9500B"/>
    <w:rsid w:val="00D9543C"/>
    <w:rsid w:val="00DA2893"/>
    <w:rsid w:val="00DA31A6"/>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6A87"/>
    <w:rsid w:val="00E410E8"/>
    <w:rsid w:val="00E42AA9"/>
    <w:rsid w:val="00E43E43"/>
    <w:rsid w:val="00E510FA"/>
    <w:rsid w:val="00E52272"/>
    <w:rsid w:val="00E52958"/>
    <w:rsid w:val="00E60D97"/>
    <w:rsid w:val="00E61847"/>
    <w:rsid w:val="00E662B7"/>
    <w:rsid w:val="00E73024"/>
    <w:rsid w:val="00E730EF"/>
    <w:rsid w:val="00E76E5B"/>
    <w:rsid w:val="00E90EC6"/>
    <w:rsid w:val="00E965F4"/>
    <w:rsid w:val="00E97FBA"/>
    <w:rsid w:val="00EA78CD"/>
    <w:rsid w:val="00EB54DB"/>
    <w:rsid w:val="00EB54E5"/>
    <w:rsid w:val="00EB55A0"/>
    <w:rsid w:val="00EB7802"/>
    <w:rsid w:val="00EB796D"/>
    <w:rsid w:val="00EB7A54"/>
    <w:rsid w:val="00EC06A8"/>
    <w:rsid w:val="00EC2AA8"/>
    <w:rsid w:val="00EC691C"/>
    <w:rsid w:val="00ED45AD"/>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194"/>
    <w:rsid w:val="00F127A2"/>
    <w:rsid w:val="00F14EB0"/>
    <w:rsid w:val="00F22161"/>
    <w:rsid w:val="00F259BF"/>
    <w:rsid w:val="00F261B0"/>
    <w:rsid w:val="00F31757"/>
    <w:rsid w:val="00F349A7"/>
    <w:rsid w:val="00F363DF"/>
    <w:rsid w:val="00F376AC"/>
    <w:rsid w:val="00F418E2"/>
    <w:rsid w:val="00F4586F"/>
    <w:rsid w:val="00F46A1A"/>
    <w:rsid w:val="00F55240"/>
    <w:rsid w:val="00F56D35"/>
    <w:rsid w:val="00F60F9F"/>
    <w:rsid w:val="00F67C07"/>
    <w:rsid w:val="00F708EF"/>
    <w:rsid w:val="00F81BCF"/>
    <w:rsid w:val="00F83D7F"/>
    <w:rsid w:val="00F83F33"/>
    <w:rsid w:val="00FA1882"/>
    <w:rsid w:val="00FA3733"/>
    <w:rsid w:val="00FB4133"/>
    <w:rsid w:val="00FB4822"/>
    <w:rsid w:val="00FB6B75"/>
    <w:rsid w:val="00FB70E2"/>
    <w:rsid w:val="00FB7674"/>
    <w:rsid w:val="00FC30D0"/>
    <w:rsid w:val="00FC59E6"/>
    <w:rsid w:val="00FC6118"/>
    <w:rsid w:val="00FC730D"/>
    <w:rsid w:val="00FD36F0"/>
    <w:rsid w:val="00FD4B1D"/>
    <w:rsid w:val="00FD663F"/>
    <w:rsid w:val="00FE271B"/>
    <w:rsid w:val="00FE52ED"/>
    <w:rsid w:val="00FE7A2D"/>
    <w:rsid w:val="00FF01D1"/>
    <w:rsid w:val="00FF19F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6/09/relationships/commentsIds" Target="commentsIds.xml"/><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D45AA014-76BD-4938-90FF-F70725704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5</TotalTime>
  <Pages>49</Pages>
  <Words>16734</Words>
  <Characters>95386</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1189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130</cp:revision>
  <cp:lastPrinted>2015-08-31T09:20:00Z</cp:lastPrinted>
  <dcterms:created xsi:type="dcterms:W3CDTF">2019-11-04T06:46:00Z</dcterms:created>
  <dcterms:modified xsi:type="dcterms:W3CDTF">2019-12-10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